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D236D9" w14:textId="5AEC115E" w:rsidR="00C2112E" w:rsidRPr="00D06F90" w:rsidRDefault="009A7847" w:rsidP="00C2112E">
      <w:pPr>
        <w:snapToGrid w:val="0"/>
        <w:jc w:val="center"/>
        <w:rPr>
          <w:b/>
        </w:rPr>
      </w:pPr>
      <w:bookmarkStart w:id="0" w:name="_GoBack"/>
      <w:bookmarkEnd w:id="0"/>
      <w:r w:rsidRPr="00D06F90">
        <w:rPr>
          <w:b/>
        </w:rPr>
        <w:t xml:space="preserve">Cognitive reserve attenuates age-related cognitive decline in the context of </w:t>
      </w:r>
      <w:r w:rsidR="00103E02" w:rsidRPr="00D06F90">
        <w:rPr>
          <w:b/>
        </w:rPr>
        <w:t xml:space="preserve">putatively </w:t>
      </w:r>
      <w:r w:rsidRPr="00D06F90">
        <w:rPr>
          <w:b/>
        </w:rPr>
        <w:t>accelerated brain ageing in schizophrenia-spectrum disorders</w:t>
      </w:r>
    </w:p>
    <w:p w14:paraId="0B853683" w14:textId="77777777" w:rsidR="00E20182" w:rsidRPr="00D06F90" w:rsidRDefault="00E20182" w:rsidP="00C2112E">
      <w:pPr>
        <w:snapToGrid w:val="0"/>
        <w:jc w:val="center"/>
        <w:rPr>
          <w:bCs/>
        </w:rPr>
      </w:pPr>
    </w:p>
    <w:p w14:paraId="68CB8555" w14:textId="280DD621" w:rsidR="005306CC" w:rsidRPr="00D06F90" w:rsidRDefault="005306CC" w:rsidP="005306CC">
      <w:pPr>
        <w:jc w:val="center"/>
      </w:pPr>
      <w:r w:rsidRPr="00D06F90">
        <w:rPr>
          <w:bCs/>
        </w:rPr>
        <w:t>Tamsyn E Van Rheenen</w:t>
      </w:r>
      <w:r w:rsidRPr="00D06F90">
        <w:t xml:space="preserve">, </w:t>
      </w:r>
      <w:proofErr w:type="spellStart"/>
      <w:r w:rsidRPr="00D06F90">
        <w:t>Birgitte</w:t>
      </w:r>
      <w:proofErr w:type="spellEnd"/>
      <w:r w:rsidRPr="00D06F90">
        <w:t xml:space="preserve"> </w:t>
      </w:r>
      <w:proofErr w:type="spellStart"/>
      <w:r w:rsidRPr="00D06F90">
        <w:t>Fagerlund</w:t>
      </w:r>
      <w:proofErr w:type="spellEnd"/>
      <w:r w:rsidRPr="00D06F90">
        <w:t xml:space="preserve">, Vanessa </w:t>
      </w:r>
      <w:proofErr w:type="spellStart"/>
      <w:r w:rsidRPr="00D06F90">
        <w:t>Cropley</w:t>
      </w:r>
      <w:proofErr w:type="spellEnd"/>
      <w:r w:rsidRPr="00D06F90">
        <w:t xml:space="preserve">, Cassandra </w:t>
      </w:r>
      <w:proofErr w:type="spellStart"/>
      <w:r w:rsidRPr="00D06F90">
        <w:t>Wannan</w:t>
      </w:r>
      <w:proofErr w:type="spellEnd"/>
      <w:r w:rsidRPr="00D06F90">
        <w:t xml:space="preserve">, Jason </w:t>
      </w:r>
      <w:proofErr w:type="spellStart"/>
      <w:r w:rsidRPr="00D06F90">
        <w:t>Bruggemann</w:t>
      </w:r>
      <w:proofErr w:type="spellEnd"/>
      <w:r w:rsidRPr="00D06F90">
        <w:t xml:space="preserve">, </w:t>
      </w:r>
      <w:proofErr w:type="spellStart"/>
      <w:r w:rsidRPr="00D06F90">
        <w:t>Roshel</w:t>
      </w:r>
      <w:proofErr w:type="spellEnd"/>
      <w:r w:rsidRPr="00D06F90">
        <w:t xml:space="preserve"> K </w:t>
      </w:r>
      <w:proofErr w:type="spellStart"/>
      <w:r w:rsidRPr="00D06F90">
        <w:t>Lenroot</w:t>
      </w:r>
      <w:proofErr w:type="spellEnd"/>
      <w:r w:rsidRPr="00D06F90">
        <w:t xml:space="preserve">, Suresh </w:t>
      </w:r>
      <w:proofErr w:type="spellStart"/>
      <w:r w:rsidRPr="00D06F90">
        <w:t>Sundram</w:t>
      </w:r>
      <w:proofErr w:type="spellEnd"/>
      <w:r w:rsidRPr="00D06F90">
        <w:t xml:space="preserve">, Cynthia Shannon </w:t>
      </w:r>
      <w:proofErr w:type="spellStart"/>
      <w:r w:rsidRPr="00D06F90">
        <w:t>Weickert</w:t>
      </w:r>
      <w:proofErr w:type="spellEnd"/>
      <w:r w:rsidRPr="00D06F90">
        <w:t xml:space="preserve">, Thomas W </w:t>
      </w:r>
      <w:proofErr w:type="spellStart"/>
      <w:r w:rsidRPr="00D06F90">
        <w:t>Weickert</w:t>
      </w:r>
      <w:proofErr w:type="spellEnd"/>
      <w:r w:rsidRPr="00D06F90">
        <w:t xml:space="preserve">, Andrew </w:t>
      </w:r>
      <w:proofErr w:type="spellStart"/>
      <w:r w:rsidRPr="00D06F90">
        <w:t>Zalesky</w:t>
      </w:r>
      <w:proofErr w:type="spellEnd"/>
      <w:r w:rsidRPr="00D06F90">
        <w:t xml:space="preserve">, Chad A </w:t>
      </w:r>
      <w:proofErr w:type="spellStart"/>
      <w:r w:rsidRPr="00D06F90">
        <w:t>Bousman</w:t>
      </w:r>
      <w:proofErr w:type="spellEnd"/>
      <w:r w:rsidRPr="00D06F90">
        <w:t xml:space="preserve"> and Christos </w:t>
      </w:r>
      <w:proofErr w:type="spellStart"/>
      <w:r w:rsidRPr="00D06F90">
        <w:t>Pantelis</w:t>
      </w:r>
      <w:proofErr w:type="spellEnd"/>
    </w:p>
    <w:p w14:paraId="2ACD7DEB" w14:textId="5E64B85C" w:rsidR="00C2112E" w:rsidRPr="00D06F90" w:rsidRDefault="00C2112E" w:rsidP="00C2112E">
      <w:pPr>
        <w:snapToGrid w:val="0"/>
      </w:pPr>
    </w:p>
    <w:p w14:paraId="746F8352" w14:textId="06CC560D" w:rsidR="00C2112E" w:rsidRPr="00D06F90" w:rsidRDefault="00C2112E" w:rsidP="009C0F3D">
      <w:pPr>
        <w:spacing w:line="480" w:lineRule="auto"/>
        <w:jc w:val="center"/>
        <w:outlineLvl w:val="0"/>
        <w:rPr>
          <w:b/>
          <w:u w:val="single"/>
        </w:rPr>
      </w:pPr>
      <w:r w:rsidRPr="00D06F90">
        <w:rPr>
          <w:b/>
          <w:u w:val="single"/>
        </w:rPr>
        <w:t>Supplementary material</w:t>
      </w:r>
    </w:p>
    <w:p w14:paraId="680DE16D" w14:textId="778DEEFB" w:rsidR="00F54C1B" w:rsidRPr="00D06F90" w:rsidRDefault="00F54C1B" w:rsidP="00302BC4">
      <w:pPr>
        <w:jc w:val="center"/>
        <w:outlineLvl w:val="0"/>
        <w:rPr>
          <w:b/>
          <w:u w:val="single"/>
        </w:rPr>
      </w:pPr>
    </w:p>
    <w:p w14:paraId="1B1611F7" w14:textId="666CD9A7" w:rsidR="00F54C1B" w:rsidRPr="00D06F90" w:rsidRDefault="00F54C1B" w:rsidP="00302BC4">
      <w:pPr>
        <w:outlineLvl w:val="0"/>
        <w:rPr>
          <w:i/>
        </w:rPr>
      </w:pPr>
      <w:r w:rsidRPr="00D06F90">
        <w:rPr>
          <w:i/>
        </w:rPr>
        <w:t>Participant characterisation.</w:t>
      </w:r>
    </w:p>
    <w:p w14:paraId="78E6BCD9" w14:textId="77777777" w:rsidR="00302BC4" w:rsidRPr="00D06F90" w:rsidRDefault="00302BC4" w:rsidP="00302BC4">
      <w:pPr>
        <w:outlineLvl w:val="0"/>
        <w:rPr>
          <w:i/>
        </w:rPr>
      </w:pPr>
    </w:p>
    <w:p w14:paraId="4B9F604C" w14:textId="2515A07F" w:rsidR="00F54C1B" w:rsidRPr="00D06F90" w:rsidRDefault="00F54C1B" w:rsidP="00302BC4">
      <w:pPr>
        <w:autoSpaceDE w:val="0"/>
        <w:autoSpaceDN w:val="0"/>
        <w:adjustRightInd w:val="0"/>
        <w:ind w:firstLine="720"/>
      </w:pPr>
      <w:r w:rsidRPr="00D06F90">
        <w:t>The ASRB is a register of research data collected by scientific collaborators across five Australian sites</w:t>
      </w:r>
      <w:r w:rsidRPr="00D06F90">
        <w:fldChar w:fldCharType="begin"/>
      </w:r>
      <w:r w:rsidR="00964903" w:rsidRPr="00D06F90">
        <w:instrText xml:space="preserve"> ADDIN EN.CITE &lt;EndNote&gt;&lt;Cite&gt;&lt;Author&gt;Loughland&lt;/Author&gt;&lt;Year&gt;2010&lt;/Year&gt;&lt;RecNum&gt;2857&lt;/RecNum&gt;&lt;DisplayText&gt;&lt;style face="superscript"&gt;1&lt;/style&gt;&lt;/DisplayText&gt;&lt;record&gt;&lt;rec-number&gt;2857&lt;/rec-number&gt;&lt;foreign-keys&gt;&lt;key app="EN" db-id="edvx22triswttne5f5zvsf0kp9z22raxrrav" timestamp="1470285976"&gt;2857&lt;/key&gt;&lt;/foreign-keys&gt;&lt;ref-type name="Journal Article"&gt;17&lt;/ref-type&gt;&lt;contributors&gt;&lt;authors&gt;&lt;author&gt;Loughland, Carmel&lt;/author&gt;&lt;author&gt;Draganic, Daren&lt;/author&gt;&lt;author&gt;McCabe, Kathryn&lt;/author&gt;&lt;author&gt;Richards, Jacqueline&lt;/author&gt;&lt;author&gt;Nasir, Aslam&lt;/author&gt;&lt;author&gt;Allen, Joanne&lt;/author&gt;&lt;author&gt;Catts, Stanley&lt;/author&gt;&lt;author&gt;Jablensky, Assen&lt;/author&gt;&lt;author&gt;Henskens, Frans&lt;/author&gt;&lt;author&gt;Michie, Patricia&lt;/author&gt;&lt;/authors&gt;&lt;/contributors&gt;&lt;titles&gt;&lt;title&gt;Australian Schizophrenia Research Bank: a database of comprehensive clinical, endophenotypic and genetic data for aetiological studies of schizophrenia&lt;/title&gt;&lt;secondary-title&gt;Australian and New Zealand Journal of Psychiatry&lt;/secondary-title&gt;&lt;/titles&gt;&lt;periodical&gt;&lt;full-title&gt;Australian and New Zealand Journal of Psychiatry&lt;/full-title&gt;&lt;abbr-1&gt;Aust. N. Z. J. Psychiatry&lt;/abbr-1&gt;&lt;abbr-2&gt;Aust N Z J Psychiatry&lt;/abbr-2&gt;&lt;abbr-3&gt;Australian &amp;amp; New Zealand Journal of Psychiatry&lt;/abbr-3&gt;&lt;/periodical&gt;&lt;pages&gt;1029-1035&lt;/pages&gt;&lt;volume&gt;44&lt;/volume&gt;&lt;number&gt;11&lt;/number&gt;&lt;dates&gt;&lt;year&gt;2010&lt;/year&gt;&lt;/dates&gt;&lt;isbn&gt;0004-8674&lt;/isbn&gt;&lt;urls&gt;&lt;/urls&gt;&lt;/record&gt;&lt;/Cite&gt;&lt;/EndNote&gt;</w:instrText>
      </w:r>
      <w:r w:rsidRPr="00D06F90">
        <w:fldChar w:fldCharType="separate"/>
      </w:r>
      <w:r w:rsidR="00964903" w:rsidRPr="00D06F90">
        <w:rPr>
          <w:noProof/>
          <w:vertAlign w:val="superscript"/>
        </w:rPr>
        <w:t>1</w:t>
      </w:r>
      <w:r w:rsidRPr="00D06F90">
        <w:fldChar w:fldCharType="end"/>
      </w:r>
      <w:r w:rsidRPr="00D06F90">
        <w:t xml:space="preserve">. ASRB exclusion criteria for participants included: </w:t>
      </w:r>
      <w:proofErr w:type="spellStart"/>
      <w:r w:rsidRPr="00D06F90">
        <w:t>i</w:t>
      </w:r>
      <w:proofErr w:type="spellEnd"/>
      <w:r w:rsidRPr="00D06F90">
        <w:t xml:space="preserve">) a history of organic brain disorder, ii) electroconvulsive therapy in the previous 6 months, iii) current substance dependence, iv) movement disorders, v) brain injury with post-traumatic amnesia or vi) an IQ &lt; 70. Healthy controls with a personal or family history of psychosis or bipolar I disorder were also excluded. Detailed information regarding the consent procedures are available elsewhere </w:t>
      </w:r>
      <w:r w:rsidRPr="00D06F90">
        <w:fldChar w:fldCharType="begin"/>
      </w:r>
      <w:r w:rsidR="00964903" w:rsidRPr="00D06F90">
        <w:instrText xml:space="preserve"> ADDIN EN.CITE &lt;EndNote&gt;&lt;Cite&gt;&lt;Author&gt;Loughland&lt;/Author&gt;&lt;Year&gt;2010&lt;/Year&gt;&lt;RecNum&gt;2857&lt;/RecNum&gt;&lt;DisplayText&gt;&lt;style face="superscript"&gt;1&lt;/style&gt;&lt;/DisplayText&gt;&lt;record&gt;&lt;rec-number&gt;2857&lt;/rec-number&gt;&lt;foreign-keys&gt;&lt;key app="EN" db-id="edvx22triswttne5f5zvsf0kp9z22raxrrav" timestamp="1470285976"&gt;2857&lt;/key&gt;&lt;/foreign-keys&gt;&lt;ref-type name="Journal Article"&gt;17&lt;/ref-type&gt;&lt;contributors&gt;&lt;authors&gt;&lt;author&gt;Loughland, Carmel&lt;/author&gt;&lt;author&gt;Draganic, Daren&lt;/author&gt;&lt;author&gt;McCabe, Kathryn&lt;/author&gt;&lt;author&gt;Richards, Jacqueline&lt;/author&gt;&lt;author&gt;Nasir, Aslam&lt;/author&gt;&lt;author&gt;Allen, Joanne&lt;/author&gt;&lt;author&gt;Catts, Stanley&lt;/author&gt;&lt;author&gt;Jablensky, Assen&lt;/author&gt;&lt;author&gt;Henskens, Frans&lt;/author&gt;&lt;author&gt;Michie, Patricia&lt;/author&gt;&lt;/authors&gt;&lt;/contributors&gt;&lt;titles&gt;&lt;title&gt;Australian Schizophrenia Research Bank: a database of comprehensive clinical, endophenotypic and genetic data for aetiological studies of schizophrenia&lt;/title&gt;&lt;secondary-title&gt;Australian and New Zealand Journal of Psychiatry&lt;/secondary-title&gt;&lt;/titles&gt;&lt;periodical&gt;&lt;full-title&gt;Australian and New Zealand Journal of Psychiatry&lt;/full-title&gt;&lt;abbr-1&gt;Aust. N. Z. J. Psychiatry&lt;/abbr-1&gt;&lt;abbr-2&gt;Aust N Z J Psychiatry&lt;/abbr-2&gt;&lt;abbr-3&gt;Australian &amp;amp; New Zealand Journal of Psychiatry&lt;/abbr-3&gt;&lt;/periodical&gt;&lt;pages&gt;1029-1035&lt;/pages&gt;&lt;volume&gt;44&lt;/volume&gt;&lt;number&gt;11&lt;/number&gt;&lt;dates&gt;&lt;year&gt;2010&lt;/year&gt;&lt;/dates&gt;&lt;isbn&gt;0004-8674&lt;/isbn&gt;&lt;urls&gt;&lt;/urls&gt;&lt;/record&gt;&lt;/Cite&gt;&lt;/EndNote&gt;</w:instrText>
      </w:r>
      <w:r w:rsidRPr="00D06F90">
        <w:fldChar w:fldCharType="separate"/>
      </w:r>
      <w:r w:rsidR="00964903" w:rsidRPr="00D06F90">
        <w:rPr>
          <w:noProof/>
          <w:vertAlign w:val="superscript"/>
        </w:rPr>
        <w:t>1</w:t>
      </w:r>
      <w:r w:rsidRPr="00D06F90">
        <w:fldChar w:fldCharType="end"/>
      </w:r>
      <w:r w:rsidRPr="00D06F90">
        <w:t xml:space="preserve">. The Diagnostic Interview for Psychosis </w:t>
      </w:r>
      <w:r w:rsidRPr="00D06F90">
        <w:fldChar w:fldCharType="begin"/>
      </w:r>
      <w:r w:rsidR="00964903" w:rsidRPr="00D06F90">
        <w:instrText xml:space="preserve"> ADDIN EN.CITE &lt;EndNote&gt;&lt;Cite&gt;&lt;Author&gt;Castle&lt;/Author&gt;&lt;Year&gt;2006&lt;/Year&gt;&lt;RecNum&gt;683&lt;/RecNum&gt;&lt;DisplayText&gt;&lt;style face="superscript"&gt;2&lt;/style&gt;&lt;/DisplayText&gt;&lt;record&gt;&lt;rec-number&gt;683&lt;/rec-number&gt;&lt;foreign-keys&gt;&lt;key app="EN" db-id="edvx22triswttne5f5zvsf0kp9z22raxrrav" timestamp="1294795455"&gt;683&lt;/key&gt;&lt;key app="ENWeb" db-id="URMshwrtqiQAAH8CUUc"&gt;658&lt;/key&gt;&lt;/foreign-keys&gt;&lt;ref-type name="Journal Article"&gt;17&lt;/ref-type&gt;&lt;contributors&gt;&lt;authors&gt;&lt;author&gt;Castle,D. J.&lt;/author&gt;&lt;author&gt;Jablensky,A.&lt;/author&gt;&lt;author&gt;McGrath,J. J.&lt;/author&gt;&lt;author&gt;Carr,V.&lt;/author&gt;&lt;author&gt;Morgan,V.&lt;/author&gt;&lt;author&gt;Watereus,A.&lt;/author&gt;&lt;author&gt;Valuri,G.&lt;/author&gt;&lt;author&gt;Stain,H.&lt;/author&gt;&lt;author&gt;McGuffin,P.&lt;/author&gt;&lt;author&gt;Farmer,A.&lt;/author&gt;&lt;/authors&gt;&lt;/contributors&gt;&lt;titles&gt;&lt;title&gt;The diagnostic interview for psychoses (DIP): development, reliability and applications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69-80&lt;/pages&gt;&lt;volume&gt;36&lt;/volume&gt;&lt;dates&gt;&lt;year&gt;2006&lt;/year&gt;&lt;/dates&gt;&lt;publisher&gt;Cambridge Journals Online&lt;/publisher&gt;&lt;isbn&gt;0033-2917&lt;/isbn&gt;&lt;urls&gt;&lt;related-urls&gt;&lt;url&gt;http://dx.doi.org/10.1017/S0033291705005969&lt;/url&gt;&lt;/related-urls&gt;&lt;/urls&gt;&lt;electronic-resource-num&gt;doi:10.1017/S0033291705005969&lt;/electronic-resource-num&gt;&lt;access-date&gt;2006&lt;/access-date&gt;&lt;/record&gt;&lt;/Cite&gt;&lt;/EndNote&gt;</w:instrText>
      </w:r>
      <w:r w:rsidRPr="00D06F90">
        <w:fldChar w:fldCharType="separate"/>
      </w:r>
      <w:r w:rsidR="00964903" w:rsidRPr="00D06F90">
        <w:rPr>
          <w:noProof/>
          <w:vertAlign w:val="superscript"/>
        </w:rPr>
        <w:t>2</w:t>
      </w:r>
      <w:r w:rsidRPr="00D06F90">
        <w:fldChar w:fldCharType="end"/>
      </w:r>
      <w:r w:rsidRPr="00D06F90">
        <w:t xml:space="preserve"> was used to obtain clinical symptom ratings and confirm patient diagnoses according to ICD-10 or DSM-IV criteria. The Scale for the Assessment of Negative Symptoms </w:t>
      </w:r>
      <w:r w:rsidRPr="00D06F90">
        <w:fldChar w:fldCharType="begin"/>
      </w:r>
      <w:r w:rsidR="00964903" w:rsidRPr="00D06F90">
        <w:instrText xml:space="preserve"> ADDIN EN.CITE &lt;EndNote&gt;&lt;Cite&gt;&lt;Author&gt;Andreasen&lt;/Author&gt;&lt;Year&gt;1984&lt;/Year&gt;&lt;RecNum&gt;686&lt;/RecNum&gt;&lt;DisplayText&gt;&lt;style face="superscript"&gt;3&lt;/style&gt;&lt;/DisplayText&gt;&lt;record&gt;&lt;rec-number&gt;686&lt;/rec-number&gt;&lt;foreign-keys&gt;&lt;key app="EN" db-id="edvx22triswttne5f5zvsf0kp9z22raxrrav" timestamp="1294797526"&gt;686&lt;/key&gt;&lt;key app="ENWeb" db-id="URMshwrtqiQAAH8CUUc"&gt;661&lt;/key&gt;&lt;/foreign-keys&gt;&lt;ref-type name="Journal Article"&gt;17&lt;/ref-type&gt;&lt;contributors&gt;&lt;authors&gt;&lt;author&gt;Andreasen, N.A.&lt;/author&gt;&lt;/authors&gt;&lt;/contributors&gt;&lt;titles&gt;&lt;title&gt;Scale for the Assessment of Negative Symptoms&lt;/title&gt;&lt;/titles&gt;&lt;dates&gt;&lt;year&gt;1984&lt;/year&gt;&lt;/dates&gt;&lt;urls&gt;&lt;/urls&gt;&lt;/record&gt;&lt;/Cite&gt;&lt;/EndNote&gt;</w:instrText>
      </w:r>
      <w:r w:rsidRPr="00D06F90">
        <w:fldChar w:fldCharType="separate"/>
      </w:r>
      <w:r w:rsidR="00964903" w:rsidRPr="00D06F90">
        <w:rPr>
          <w:noProof/>
          <w:vertAlign w:val="superscript"/>
        </w:rPr>
        <w:t>3</w:t>
      </w:r>
      <w:r w:rsidRPr="00D06F90">
        <w:fldChar w:fldCharType="end"/>
      </w:r>
      <w:r w:rsidRPr="00D06F90">
        <w:t xml:space="preserve"> was used to assess negative symptoms. </w:t>
      </w:r>
    </w:p>
    <w:p w14:paraId="7F5A709E" w14:textId="77777777" w:rsidR="00F54C1B" w:rsidRPr="00D06F90" w:rsidRDefault="00F54C1B" w:rsidP="009C0F3D">
      <w:pPr>
        <w:spacing w:line="480" w:lineRule="auto"/>
        <w:jc w:val="center"/>
        <w:outlineLvl w:val="0"/>
        <w:rPr>
          <w:b/>
          <w:u w:val="single"/>
        </w:rPr>
      </w:pPr>
    </w:p>
    <w:p w14:paraId="30E1DD92" w14:textId="77777777" w:rsidR="00C2112E" w:rsidRPr="00D06F90" w:rsidRDefault="00C2112E" w:rsidP="00A45E71"/>
    <w:p w14:paraId="0C8D0ECA" w14:textId="77777777" w:rsidR="00C2112E" w:rsidRPr="00D06F90" w:rsidRDefault="00C2112E" w:rsidP="00A45E71">
      <w:pPr>
        <w:sectPr w:rsidR="00C2112E" w:rsidRPr="00D06F90" w:rsidSect="00C2112E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7E9E0AC8" w14:textId="75A2C337" w:rsidR="00A45E71" w:rsidRPr="00D06F90" w:rsidRDefault="00A45E71" w:rsidP="00A45E71">
      <w:r w:rsidRPr="00D06F90">
        <w:lastRenderedPageBreak/>
        <w:t xml:space="preserve">Supplementary Table 1. </w:t>
      </w:r>
      <w:r w:rsidRPr="00D06F90">
        <w:rPr>
          <w:i/>
        </w:rPr>
        <w:t xml:space="preserve">Differences in brain - cognition relationships between </w:t>
      </w:r>
      <w:r w:rsidR="009C0F3D" w:rsidRPr="00D06F90">
        <w:rPr>
          <w:i/>
        </w:rPr>
        <w:t>cognitive reserve</w:t>
      </w:r>
      <w:r w:rsidRPr="00D06F90">
        <w:rPr>
          <w:i/>
        </w:rPr>
        <w:t xml:space="preserve"> subgroups</w:t>
      </w:r>
    </w:p>
    <w:p w14:paraId="10108CC6" w14:textId="77777777" w:rsidR="00A45E71" w:rsidRPr="00D06F90" w:rsidRDefault="00A45E71" w:rsidP="00A45E71"/>
    <w:tbl>
      <w:tblPr>
        <w:tblW w:w="0" w:type="auto"/>
        <w:tblLook w:val="04A0" w:firstRow="1" w:lastRow="0" w:firstColumn="1" w:lastColumn="0" w:noHBand="0" w:noVBand="1"/>
      </w:tblPr>
      <w:tblGrid>
        <w:gridCol w:w="1480"/>
        <w:gridCol w:w="2508"/>
        <w:gridCol w:w="716"/>
        <w:gridCol w:w="466"/>
        <w:gridCol w:w="605"/>
        <w:gridCol w:w="666"/>
        <w:gridCol w:w="1532"/>
        <w:gridCol w:w="1521"/>
        <w:gridCol w:w="1992"/>
        <w:gridCol w:w="3086"/>
      </w:tblGrid>
      <w:tr w:rsidR="00A45E71" w:rsidRPr="00D06F90" w14:paraId="0055F95D" w14:textId="77777777" w:rsidTr="00F23590">
        <w:trPr>
          <w:tblHeader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5F553FB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D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A3AC0A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Moderator</w:t>
            </w:r>
          </w:p>
          <w:p w14:paraId="150BA5AC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IV</w:t>
            </w:r>
          </w:p>
          <w:p w14:paraId="7ADF6723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78497A2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 xml:space="preserve">b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4BA0DAC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AB67EF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ABF1D9B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0DF9EB8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95% Low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DD8E9C3" w14:textId="77777777" w:rsidR="00A45E71" w:rsidRPr="00D06F90" w:rsidRDefault="00A45E71" w:rsidP="00B04EC2">
            <w:pPr>
              <w:jc w:val="right"/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95% Upp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58CAD7E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Model summa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E87178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Model summary after addition of interaction term</w:t>
            </w:r>
          </w:p>
        </w:tc>
      </w:tr>
      <w:tr w:rsidR="00A45E71" w:rsidRPr="00D06F90" w14:paraId="57318780" w14:textId="77777777" w:rsidTr="00B04EC2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D4C266B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Matrix Reasoning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D6ADB9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7764C4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0590A5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2EEC7E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77E56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BA7626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76E1A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EBCCF5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6C0610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55F58EC2" w14:textId="77777777" w:rsidTr="00B04EC2">
        <w:tc>
          <w:tcPr>
            <w:tcW w:w="0" w:type="auto"/>
            <w:vMerge/>
          </w:tcPr>
          <w:p w14:paraId="222824B9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915A445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Global Frontal Volume</w:t>
            </w:r>
          </w:p>
        </w:tc>
        <w:tc>
          <w:tcPr>
            <w:tcW w:w="0" w:type="auto"/>
          </w:tcPr>
          <w:p w14:paraId="4E4BEDD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1EF436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FA273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49</w:t>
            </w:r>
          </w:p>
        </w:tc>
        <w:tc>
          <w:tcPr>
            <w:tcW w:w="0" w:type="auto"/>
          </w:tcPr>
          <w:p w14:paraId="31BECCB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FC10FC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C872A1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</w:tcPr>
          <w:p w14:paraId="5865DA3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8.75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33</w:t>
            </w:r>
          </w:p>
        </w:tc>
        <w:tc>
          <w:tcPr>
            <w:tcW w:w="0" w:type="auto"/>
            <w:vMerge w:val="restart"/>
          </w:tcPr>
          <w:p w14:paraId="56715C7A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7.91 p=.01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D06F90" w14:paraId="1D28B00F" w14:textId="77777777" w:rsidTr="00B04EC2">
        <w:tc>
          <w:tcPr>
            <w:tcW w:w="0" w:type="auto"/>
            <w:vMerge/>
          </w:tcPr>
          <w:p w14:paraId="48728B88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6D5FBF30" w14:textId="197463D8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D368C0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93</w:t>
            </w:r>
          </w:p>
        </w:tc>
        <w:tc>
          <w:tcPr>
            <w:tcW w:w="0" w:type="auto"/>
          </w:tcPr>
          <w:p w14:paraId="00A6982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6</w:t>
            </w:r>
          </w:p>
        </w:tc>
        <w:tc>
          <w:tcPr>
            <w:tcW w:w="0" w:type="auto"/>
          </w:tcPr>
          <w:p w14:paraId="1226C43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44</w:t>
            </w:r>
          </w:p>
        </w:tc>
        <w:tc>
          <w:tcPr>
            <w:tcW w:w="0" w:type="auto"/>
          </w:tcPr>
          <w:p w14:paraId="74423B7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BF0F0A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48</w:t>
            </w:r>
          </w:p>
        </w:tc>
        <w:tc>
          <w:tcPr>
            <w:tcW w:w="0" w:type="auto"/>
          </w:tcPr>
          <w:p w14:paraId="554D2EC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42</w:t>
            </w:r>
          </w:p>
        </w:tc>
        <w:tc>
          <w:tcPr>
            <w:tcW w:w="0" w:type="auto"/>
            <w:vMerge/>
          </w:tcPr>
          <w:p w14:paraId="0D0868A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6A398C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3F2EAEC3" w14:textId="77777777" w:rsidTr="00B04EC2">
        <w:tc>
          <w:tcPr>
            <w:tcW w:w="0" w:type="auto"/>
            <w:vMerge/>
          </w:tcPr>
          <w:p w14:paraId="3CF6F7E8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69914B8E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60C835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29178B0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73C7C8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81</w:t>
            </w:r>
          </w:p>
        </w:tc>
        <w:tc>
          <w:tcPr>
            <w:tcW w:w="0" w:type="auto"/>
          </w:tcPr>
          <w:p w14:paraId="3681443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1822ECA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EDD1052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51C7CAD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8BE7F83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23FFDEA3" w14:textId="77777777" w:rsidTr="00B04EC2">
        <w:tc>
          <w:tcPr>
            <w:tcW w:w="0" w:type="auto"/>
          </w:tcPr>
          <w:p w14:paraId="7CF35783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E713347" w14:textId="6FAFAC01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onditional effect of IV for Low</w:t>
            </w:r>
            <w:r w:rsidR="009C0F3D" w:rsidRPr="00D06F90">
              <w:rPr>
                <w:sz w:val="20"/>
                <w:szCs w:val="20"/>
              </w:rPr>
              <w:t xml:space="preserve"> CR</w:t>
            </w:r>
          </w:p>
        </w:tc>
        <w:tc>
          <w:tcPr>
            <w:tcW w:w="0" w:type="auto"/>
          </w:tcPr>
          <w:p w14:paraId="77C8F9D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4259F2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5739F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35</w:t>
            </w:r>
          </w:p>
        </w:tc>
        <w:tc>
          <w:tcPr>
            <w:tcW w:w="0" w:type="auto"/>
          </w:tcPr>
          <w:p w14:paraId="4757856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3A4D37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5519EBF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074404C5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777A4F3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7B28AC28" w14:textId="77777777" w:rsidTr="00B04EC2">
        <w:tc>
          <w:tcPr>
            <w:tcW w:w="0" w:type="auto"/>
          </w:tcPr>
          <w:p w14:paraId="2A0CDD52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A935EEA" w14:textId="18ED6CA2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2AD25D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791024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111CDA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79</w:t>
            </w:r>
          </w:p>
        </w:tc>
        <w:tc>
          <w:tcPr>
            <w:tcW w:w="0" w:type="auto"/>
          </w:tcPr>
          <w:p w14:paraId="130AD09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20F1EE2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C4B17B3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67D928A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0FAA8C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7F7800CD" w14:textId="77777777" w:rsidTr="00B04EC2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26175A3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EAD8D6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Orbital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8D75C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0EC9D5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5E415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8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FE96B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E946C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4CCE4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8935EE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7.76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3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8AC925F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11.26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D06F90" w14:paraId="1A486044" w14:textId="77777777" w:rsidTr="00B04EC2">
        <w:tc>
          <w:tcPr>
            <w:tcW w:w="0" w:type="auto"/>
            <w:vMerge/>
          </w:tcPr>
          <w:p w14:paraId="39C3C4D0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266241A5" w14:textId="15203869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227D27D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99</w:t>
            </w:r>
          </w:p>
        </w:tc>
        <w:tc>
          <w:tcPr>
            <w:tcW w:w="0" w:type="auto"/>
          </w:tcPr>
          <w:p w14:paraId="366F29B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61A048E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35</w:t>
            </w:r>
          </w:p>
        </w:tc>
        <w:tc>
          <w:tcPr>
            <w:tcW w:w="0" w:type="auto"/>
          </w:tcPr>
          <w:p w14:paraId="5D1A276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F657D1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43</w:t>
            </w:r>
          </w:p>
        </w:tc>
        <w:tc>
          <w:tcPr>
            <w:tcW w:w="0" w:type="auto"/>
          </w:tcPr>
          <w:p w14:paraId="037BE44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45</w:t>
            </w:r>
          </w:p>
        </w:tc>
        <w:tc>
          <w:tcPr>
            <w:tcW w:w="0" w:type="auto"/>
            <w:vMerge/>
          </w:tcPr>
          <w:p w14:paraId="42F1F96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7F983F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048A478" w14:textId="77777777" w:rsidTr="00B04EC2">
        <w:tc>
          <w:tcPr>
            <w:tcW w:w="0" w:type="auto"/>
            <w:vMerge/>
          </w:tcPr>
          <w:p w14:paraId="65A1D9C2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D2BC524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6336AB8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435E3AE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106448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36</w:t>
            </w:r>
          </w:p>
        </w:tc>
        <w:tc>
          <w:tcPr>
            <w:tcW w:w="0" w:type="auto"/>
          </w:tcPr>
          <w:p w14:paraId="387FA0A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342BD3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0262010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04CE7B22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0567810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F93F038" w14:textId="77777777" w:rsidTr="00B04EC2">
        <w:tc>
          <w:tcPr>
            <w:tcW w:w="0" w:type="auto"/>
          </w:tcPr>
          <w:p w14:paraId="4DDA4FB0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B2FE7D0" w14:textId="548B70F3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7DCF08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  <w:p w14:paraId="420530D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5C2F2C8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8CC060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41</w:t>
            </w:r>
          </w:p>
        </w:tc>
        <w:tc>
          <w:tcPr>
            <w:tcW w:w="0" w:type="auto"/>
          </w:tcPr>
          <w:p w14:paraId="660FB28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340AE2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366B29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</w:tcPr>
          <w:p w14:paraId="75DF08B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85DBFCE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E2DA0A3" w14:textId="77777777" w:rsidTr="00B04EC2">
        <w:tc>
          <w:tcPr>
            <w:tcW w:w="0" w:type="auto"/>
          </w:tcPr>
          <w:p w14:paraId="39735887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9181820" w14:textId="31A118E5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4C62386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  <w:p w14:paraId="6F198FEB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42B30A6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9A3F2B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40</w:t>
            </w:r>
          </w:p>
        </w:tc>
        <w:tc>
          <w:tcPr>
            <w:tcW w:w="0" w:type="auto"/>
          </w:tcPr>
          <w:p w14:paraId="51A2CDF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17</w:t>
            </w:r>
          </w:p>
        </w:tc>
        <w:tc>
          <w:tcPr>
            <w:tcW w:w="0" w:type="auto"/>
          </w:tcPr>
          <w:p w14:paraId="6DC3554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9AAECD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2D4BE2F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34F243A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26C4E6C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57783F57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B22DA4D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Triangular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31D92D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096236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D9318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2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94F208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A0A6C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29F26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D44835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8.76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34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86EEC4E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6.44, p=.01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D06F90" w14:paraId="75DC638E" w14:textId="77777777" w:rsidTr="00B04EC2">
        <w:tc>
          <w:tcPr>
            <w:tcW w:w="0" w:type="auto"/>
          </w:tcPr>
          <w:p w14:paraId="10092FCC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B7B5F2E" w14:textId="49C67B94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56FF4FC9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94</w:t>
            </w:r>
          </w:p>
        </w:tc>
        <w:tc>
          <w:tcPr>
            <w:tcW w:w="0" w:type="auto"/>
          </w:tcPr>
          <w:p w14:paraId="1BA4B75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8</w:t>
            </w:r>
          </w:p>
        </w:tc>
        <w:tc>
          <w:tcPr>
            <w:tcW w:w="0" w:type="auto"/>
          </w:tcPr>
          <w:p w14:paraId="1919B4C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31</w:t>
            </w:r>
          </w:p>
        </w:tc>
        <w:tc>
          <w:tcPr>
            <w:tcW w:w="0" w:type="auto"/>
          </w:tcPr>
          <w:p w14:paraId="0A3A31E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59865E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46</w:t>
            </w:r>
          </w:p>
        </w:tc>
        <w:tc>
          <w:tcPr>
            <w:tcW w:w="0" w:type="auto"/>
          </w:tcPr>
          <w:p w14:paraId="728AD8C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44</w:t>
            </w:r>
          </w:p>
        </w:tc>
        <w:tc>
          <w:tcPr>
            <w:tcW w:w="0" w:type="auto"/>
            <w:vMerge/>
          </w:tcPr>
          <w:p w14:paraId="53AA9C5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33D6870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2573ECE3" w14:textId="77777777" w:rsidTr="00B04EC2">
        <w:tc>
          <w:tcPr>
            <w:tcW w:w="0" w:type="auto"/>
          </w:tcPr>
          <w:p w14:paraId="22E43ABF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28AE641D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45438540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4A5BC47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D8DB9E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54</w:t>
            </w:r>
          </w:p>
        </w:tc>
        <w:tc>
          <w:tcPr>
            <w:tcW w:w="0" w:type="auto"/>
          </w:tcPr>
          <w:p w14:paraId="0121287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019048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0ACFF04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6641F0E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AC43D64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69FD20F3" w14:textId="77777777" w:rsidTr="00B04EC2">
        <w:tc>
          <w:tcPr>
            <w:tcW w:w="0" w:type="auto"/>
          </w:tcPr>
          <w:p w14:paraId="6B5385D9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E42B74F" w14:textId="647BEAC1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607F5E0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14787B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02E486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21</w:t>
            </w:r>
          </w:p>
        </w:tc>
        <w:tc>
          <w:tcPr>
            <w:tcW w:w="0" w:type="auto"/>
          </w:tcPr>
          <w:p w14:paraId="0A9C77DB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FAEB74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5CB9A87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59801EE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32F55D9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6232267F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2EE5F02E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63BEFC0" w14:textId="274C036A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46966D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9A90D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B30F9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2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6A40B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D41881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60FC65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16397AA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6227012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7C2AEFB9" w14:textId="77777777" w:rsidTr="00B04EC2">
        <w:trPr>
          <w:trHeight w:val="229"/>
        </w:trPr>
        <w:tc>
          <w:tcPr>
            <w:tcW w:w="0" w:type="auto"/>
            <w:tcBorders>
              <w:top w:val="single" w:sz="4" w:space="0" w:color="auto"/>
            </w:tcBorders>
          </w:tcPr>
          <w:p w14:paraId="38FBCCAD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E7C9F6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Orbital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3BB64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CCF92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7EC62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3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A83909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4FD2D2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57787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7B52D3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5.94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27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C949BD4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6.15, p=.01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40</w:t>
            </w:r>
          </w:p>
        </w:tc>
      </w:tr>
      <w:tr w:rsidR="00A45E71" w:rsidRPr="00D06F90" w14:paraId="47528291" w14:textId="77777777" w:rsidTr="00B04EC2">
        <w:tc>
          <w:tcPr>
            <w:tcW w:w="0" w:type="auto"/>
          </w:tcPr>
          <w:p w14:paraId="163B9900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769542B" w14:textId="69A65090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6ECEADD1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6</w:t>
            </w:r>
          </w:p>
        </w:tc>
        <w:tc>
          <w:tcPr>
            <w:tcW w:w="0" w:type="auto"/>
          </w:tcPr>
          <w:p w14:paraId="09EF0D9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32E9D5B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86</w:t>
            </w:r>
          </w:p>
        </w:tc>
        <w:tc>
          <w:tcPr>
            <w:tcW w:w="0" w:type="auto"/>
          </w:tcPr>
          <w:p w14:paraId="4FB7ADB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490D53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19</w:t>
            </w:r>
          </w:p>
        </w:tc>
        <w:tc>
          <w:tcPr>
            <w:tcW w:w="0" w:type="auto"/>
          </w:tcPr>
          <w:p w14:paraId="5351A475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19</w:t>
            </w:r>
          </w:p>
        </w:tc>
        <w:tc>
          <w:tcPr>
            <w:tcW w:w="0" w:type="auto"/>
            <w:vMerge/>
          </w:tcPr>
          <w:p w14:paraId="7E1EFCC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5D4948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3629A4AD" w14:textId="77777777" w:rsidTr="00B04EC2">
        <w:tc>
          <w:tcPr>
            <w:tcW w:w="0" w:type="auto"/>
          </w:tcPr>
          <w:p w14:paraId="4367BCC2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DC12E46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77191E6D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</w:t>
            </w:r>
          </w:p>
        </w:tc>
        <w:tc>
          <w:tcPr>
            <w:tcW w:w="0" w:type="auto"/>
          </w:tcPr>
          <w:p w14:paraId="19B1242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3BC3A21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47</w:t>
            </w:r>
          </w:p>
        </w:tc>
        <w:tc>
          <w:tcPr>
            <w:tcW w:w="0" w:type="auto"/>
          </w:tcPr>
          <w:p w14:paraId="5B2E044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4</w:t>
            </w:r>
          </w:p>
        </w:tc>
        <w:tc>
          <w:tcPr>
            <w:tcW w:w="0" w:type="auto"/>
          </w:tcPr>
          <w:p w14:paraId="0F65F86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2</w:t>
            </w:r>
          </w:p>
        </w:tc>
        <w:tc>
          <w:tcPr>
            <w:tcW w:w="0" w:type="auto"/>
          </w:tcPr>
          <w:p w14:paraId="55F813A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29171EB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702815C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0F33305" w14:textId="77777777" w:rsidTr="00B04EC2">
        <w:tc>
          <w:tcPr>
            <w:tcW w:w="0" w:type="auto"/>
          </w:tcPr>
          <w:p w14:paraId="769F5D3B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5AC89F36" w14:textId="011E6DD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5D90C15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</w:tcPr>
          <w:p w14:paraId="155627E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2546C2E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73</w:t>
            </w:r>
          </w:p>
        </w:tc>
        <w:tc>
          <w:tcPr>
            <w:tcW w:w="0" w:type="auto"/>
          </w:tcPr>
          <w:p w14:paraId="26B10CC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14368A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213E53B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3</w:t>
            </w:r>
          </w:p>
        </w:tc>
        <w:tc>
          <w:tcPr>
            <w:tcW w:w="0" w:type="auto"/>
            <w:vMerge/>
          </w:tcPr>
          <w:p w14:paraId="104DD26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48D048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6B685CBA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0CF8EBFC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81D99F" w14:textId="503D1398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867B25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2F1C7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6331B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077B79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4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BC9E6F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AEF29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419D68B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4EC80B5A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689FE2A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1DBA2E07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A849019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Triangular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98C27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69D9B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D3784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8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FB9703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811D71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74D47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008780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6.89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2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FF29737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6.34, p=.01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3</w:t>
            </w:r>
          </w:p>
        </w:tc>
      </w:tr>
      <w:tr w:rsidR="00A45E71" w:rsidRPr="00D06F90" w14:paraId="312A98D4" w14:textId="77777777" w:rsidTr="00B04EC2">
        <w:tc>
          <w:tcPr>
            <w:tcW w:w="0" w:type="auto"/>
          </w:tcPr>
          <w:p w14:paraId="58C64FE5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AF3E560" w14:textId="05A3806F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9B35DE8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4.54</w:t>
            </w:r>
          </w:p>
        </w:tc>
        <w:tc>
          <w:tcPr>
            <w:tcW w:w="0" w:type="auto"/>
          </w:tcPr>
          <w:p w14:paraId="4126527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9</w:t>
            </w:r>
          </w:p>
        </w:tc>
        <w:tc>
          <w:tcPr>
            <w:tcW w:w="0" w:type="auto"/>
          </w:tcPr>
          <w:p w14:paraId="763585A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74</w:t>
            </w:r>
          </w:p>
        </w:tc>
        <w:tc>
          <w:tcPr>
            <w:tcW w:w="0" w:type="auto"/>
          </w:tcPr>
          <w:p w14:paraId="7E543D6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0C3FF52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09</w:t>
            </w:r>
          </w:p>
        </w:tc>
        <w:tc>
          <w:tcPr>
            <w:tcW w:w="0" w:type="auto"/>
          </w:tcPr>
          <w:p w14:paraId="7A26A61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6.13</w:t>
            </w:r>
          </w:p>
        </w:tc>
        <w:tc>
          <w:tcPr>
            <w:tcW w:w="0" w:type="auto"/>
            <w:vMerge/>
          </w:tcPr>
          <w:p w14:paraId="37BF584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2AAE54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37CA750" w14:textId="77777777" w:rsidTr="00B04EC2">
        <w:tc>
          <w:tcPr>
            <w:tcW w:w="0" w:type="auto"/>
          </w:tcPr>
          <w:p w14:paraId="4A35D428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0E18E5E4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6C3809C2" w14:textId="77777777" w:rsidR="00A45E71" w:rsidRPr="00D06F90" w:rsidRDefault="00A45E71" w:rsidP="00B04EC2">
            <w:pPr>
              <w:widowControl w:val="0"/>
              <w:autoSpaceDE w:val="0"/>
              <w:autoSpaceDN w:val="0"/>
              <w:adjustRightInd w:val="0"/>
              <w:spacing w:line="320" w:lineRule="atLeast"/>
              <w:ind w:right="60"/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3CDB3E9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1FC8B3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51</w:t>
            </w:r>
          </w:p>
        </w:tc>
        <w:tc>
          <w:tcPr>
            <w:tcW w:w="0" w:type="auto"/>
          </w:tcPr>
          <w:p w14:paraId="1075491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E82EE1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7FF4112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51425B6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9BA849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95130A8" w14:textId="77777777" w:rsidTr="00B04EC2">
        <w:tc>
          <w:tcPr>
            <w:tcW w:w="0" w:type="auto"/>
          </w:tcPr>
          <w:p w14:paraId="602B6C9F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CF2F151" w14:textId="7153F686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F209D4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13F439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311405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51</w:t>
            </w:r>
          </w:p>
        </w:tc>
        <w:tc>
          <w:tcPr>
            <w:tcW w:w="0" w:type="auto"/>
          </w:tcPr>
          <w:p w14:paraId="67DF0C5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2E88C2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E551F9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/>
          </w:tcPr>
          <w:p w14:paraId="02A8B31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CEBB37B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5953C1E3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5AC465A3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7BF86E" w14:textId="5D84BE93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DF6621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1EB75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56B94E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0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B3BA8F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2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CE308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327626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8F6392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8FC1238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633709B" w14:textId="77777777" w:rsidTr="00B04EC2">
        <w:trPr>
          <w:trHeight w:val="413"/>
        </w:trPr>
        <w:tc>
          <w:tcPr>
            <w:tcW w:w="0" w:type="auto"/>
            <w:tcBorders>
              <w:top w:val="single" w:sz="4" w:space="0" w:color="auto"/>
            </w:tcBorders>
          </w:tcPr>
          <w:p w14:paraId="7748BBC5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  <w:r w:rsidRPr="00D06F90">
              <w:rPr>
                <w:b/>
                <w:sz w:val="20"/>
                <w:szCs w:val="20"/>
              </w:rPr>
              <w:t>LN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5860B0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Orbital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821DF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C4B1B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E2DF0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3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191BFD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7987D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5C990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F6650C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6.01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1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33653A3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6.08, p=.03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1</w:t>
            </w:r>
          </w:p>
        </w:tc>
      </w:tr>
      <w:tr w:rsidR="00A45E71" w:rsidRPr="00D06F90" w14:paraId="3E5D3229" w14:textId="77777777" w:rsidTr="00B04EC2">
        <w:tc>
          <w:tcPr>
            <w:tcW w:w="0" w:type="auto"/>
          </w:tcPr>
          <w:p w14:paraId="4E739C5C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4425C26" w14:textId="0159ABD0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40D5F8C5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03</w:t>
            </w:r>
          </w:p>
        </w:tc>
        <w:tc>
          <w:tcPr>
            <w:tcW w:w="0" w:type="auto"/>
          </w:tcPr>
          <w:p w14:paraId="6BB564A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37</w:t>
            </w:r>
          </w:p>
        </w:tc>
        <w:tc>
          <w:tcPr>
            <w:tcW w:w="0" w:type="auto"/>
          </w:tcPr>
          <w:p w14:paraId="28E402C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55</w:t>
            </w:r>
          </w:p>
        </w:tc>
        <w:tc>
          <w:tcPr>
            <w:tcW w:w="0" w:type="auto"/>
          </w:tcPr>
          <w:p w14:paraId="4E4BACD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8337DF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34</w:t>
            </w:r>
          </w:p>
        </w:tc>
        <w:tc>
          <w:tcPr>
            <w:tcW w:w="0" w:type="auto"/>
          </w:tcPr>
          <w:p w14:paraId="7A73505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72</w:t>
            </w:r>
          </w:p>
        </w:tc>
        <w:tc>
          <w:tcPr>
            <w:tcW w:w="0" w:type="auto"/>
            <w:vMerge/>
          </w:tcPr>
          <w:p w14:paraId="34DE89A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8548AC9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8CA15BA" w14:textId="77777777" w:rsidTr="00B04EC2">
        <w:tc>
          <w:tcPr>
            <w:tcW w:w="0" w:type="auto"/>
          </w:tcPr>
          <w:p w14:paraId="185A3360" w14:textId="77777777" w:rsidR="00A45E71" w:rsidRPr="00D06F90" w:rsidRDefault="00A45E71" w:rsidP="00B04EC2">
            <w:pPr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5771B39A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400410F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70B641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B0AAA95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47</w:t>
            </w:r>
          </w:p>
        </w:tc>
        <w:tc>
          <w:tcPr>
            <w:tcW w:w="0" w:type="auto"/>
          </w:tcPr>
          <w:p w14:paraId="333ED7D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</w:tcPr>
          <w:p w14:paraId="0CEB386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36DFDDC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454CCA2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DF41B5A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44FBDA20" w14:textId="77777777" w:rsidTr="00B04EC2">
        <w:tc>
          <w:tcPr>
            <w:tcW w:w="0" w:type="auto"/>
          </w:tcPr>
          <w:p w14:paraId="4BB045BB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46FE383" w14:textId="54C736EB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377E47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9858FA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3E62B9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0" w:type="auto"/>
          </w:tcPr>
          <w:p w14:paraId="0022A21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BB1E1B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022DFA2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38E1D6D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AFC1D4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5994077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0CEBD359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17A904" w14:textId="0B24BE9F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BD45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CCD2DC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61D2A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4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DA523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6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F8FE443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E34BC9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283426C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73BF868A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7C25CC4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334AD119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448AF1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Triangularis Volum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9317BD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E02A5D9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6A136CB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BFF61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134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50C33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5E26A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3FD3F9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6.49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2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57E424D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11.16, p=.03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D06F90" w14:paraId="53EDA130" w14:textId="77777777" w:rsidTr="00B04EC2">
        <w:tc>
          <w:tcPr>
            <w:tcW w:w="0" w:type="auto"/>
          </w:tcPr>
          <w:p w14:paraId="166D880C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308FAB9" w14:textId="05113402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0A872DD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99</w:t>
            </w:r>
          </w:p>
        </w:tc>
        <w:tc>
          <w:tcPr>
            <w:tcW w:w="0" w:type="auto"/>
          </w:tcPr>
          <w:p w14:paraId="7EF5CE5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36</w:t>
            </w:r>
          </w:p>
        </w:tc>
        <w:tc>
          <w:tcPr>
            <w:tcW w:w="0" w:type="auto"/>
          </w:tcPr>
          <w:p w14:paraId="36F9FCDF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52</w:t>
            </w:r>
          </w:p>
        </w:tc>
        <w:tc>
          <w:tcPr>
            <w:tcW w:w="0" w:type="auto"/>
          </w:tcPr>
          <w:p w14:paraId="2F66CBC2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5A395A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31</w:t>
            </w:r>
          </w:p>
        </w:tc>
        <w:tc>
          <w:tcPr>
            <w:tcW w:w="0" w:type="auto"/>
          </w:tcPr>
          <w:p w14:paraId="3FB1597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67</w:t>
            </w:r>
          </w:p>
        </w:tc>
        <w:tc>
          <w:tcPr>
            <w:tcW w:w="0" w:type="auto"/>
            <w:vMerge/>
          </w:tcPr>
          <w:p w14:paraId="11C2521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6D35195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5E554140" w14:textId="77777777" w:rsidTr="00B04EC2">
        <w:tc>
          <w:tcPr>
            <w:tcW w:w="0" w:type="auto"/>
          </w:tcPr>
          <w:p w14:paraId="5E4D8308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EA8A684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709034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7FCF6EC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3DA3DD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34</w:t>
            </w:r>
          </w:p>
        </w:tc>
        <w:tc>
          <w:tcPr>
            <w:tcW w:w="0" w:type="auto"/>
          </w:tcPr>
          <w:p w14:paraId="7682F75B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9585C3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6DD76580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7B5DDB6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AB7F595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CF606AF" w14:textId="77777777" w:rsidTr="00B04EC2">
        <w:tc>
          <w:tcPr>
            <w:tcW w:w="0" w:type="auto"/>
          </w:tcPr>
          <w:p w14:paraId="07B51237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88872EA" w14:textId="58571DAE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35AD57EB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5612B533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6BE55C6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30</w:t>
            </w:r>
          </w:p>
        </w:tc>
        <w:tc>
          <w:tcPr>
            <w:tcW w:w="0" w:type="auto"/>
          </w:tcPr>
          <w:p w14:paraId="6EED4426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1F5C60F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601951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75C067C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159CC0D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4FB6A4BC" w14:textId="77777777" w:rsidTr="00B04EC2">
        <w:tc>
          <w:tcPr>
            <w:tcW w:w="0" w:type="auto"/>
          </w:tcPr>
          <w:p w14:paraId="256B3A12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D9F9DDB" w14:textId="10F01C16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0F77A1D2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  <w:p w14:paraId="7B879EC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1CE3EA1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E97BF6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63</w:t>
            </w:r>
          </w:p>
        </w:tc>
        <w:tc>
          <w:tcPr>
            <w:tcW w:w="0" w:type="auto"/>
          </w:tcPr>
          <w:p w14:paraId="4E95DC5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53</w:t>
            </w:r>
          </w:p>
        </w:tc>
        <w:tc>
          <w:tcPr>
            <w:tcW w:w="0" w:type="auto"/>
          </w:tcPr>
          <w:p w14:paraId="6632788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3946B01B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67DEC63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866ED9E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251E81F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2CDA8E13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893735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Orbital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17D0F5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B825A4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88C7D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4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68477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8AACCC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513DEA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651B6F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7.10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19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7E5C760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7.50, p=.01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4</w:t>
            </w:r>
          </w:p>
        </w:tc>
      </w:tr>
      <w:tr w:rsidR="00A45E71" w:rsidRPr="00D06F90" w14:paraId="14613094" w14:textId="77777777" w:rsidTr="00B04EC2">
        <w:tc>
          <w:tcPr>
            <w:tcW w:w="0" w:type="auto"/>
          </w:tcPr>
          <w:p w14:paraId="1E6BF31D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E5A5CFA" w14:textId="44061742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5BADBA8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94</w:t>
            </w:r>
          </w:p>
        </w:tc>
        <w:tc>
          <w:tcPr>
            <w:tcW w:w="0" w:type="auto"/>
          </w:tcPr>
          <w:p w14:paraId="32DAF4B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37</w:t>
            </w:r>
          </w:p>
        </w:tc>
        <w:tc>
          <w:tcPr>
            <w:tcW w:w="0" w:type="auto"/>
          </w:tcPr>
          <w:p w14:paraId="14E9DDA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25</w:t>
            </w:r>
          </w:p>
        </w:tc>
        <w:tc>
          <w:tcPr>
            <w:tcW w:w="0" w:type="auto"/>
          </w:tcPr>
          <w:p w14:paraId="6AE82D3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81BC55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0" w:type="auto"/>
          </w:tcPr>
          <w:p w14:paraId="0C6E682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63</w:t>
            </w:r>
          </w:p>
        </w:tc>
        <w:tc>
          <w:tcPr>
            <w:tcW w:w="0" w:type="auto"/>
            <w:vMerge/>
          </w:tcPr>
          <w:p w14:paraId="029EA04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A784E5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FE6D1E2" w14:textId="77777777" w:rsidTr="00B04EC2">
        <w:tc>
          <w:tcPr>
            <w:tcW w:w="0" w:type="auto"/>
          </w:tcPr>
          <w:p w14:paraId="6F915C4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68D162F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5D98EA8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4E6B2F7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0109A97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74</w:t>
            </w:r>
          </w:p>
        </w:tc>
        <w:tc>
          <w:tcPr>
            <w:tcW w:w="0" w:type="auto"/>
          </w:tcPr>
          <w:p w14:paraId="6AB66ED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</w:t>
            </w:r>
          </w:p>
        </w:tc>
        <w:tc>
          <w:tcPr>
            <w:tcW w:w="0" w:type="auto"/>
          </w:tcPr>
          <w:p w14:paraId="73C7855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1</w:t>
            </w:r>
          </w:p>
        </w:tc>
        <w:tc>
          <w:tcPr>
            <w:tcW w:w="0" w:type="auto"/>
          </w:tcPr>
          <w:p w14:paraId="4854938F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6FADAD2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4D80FE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4F533A60" w14:textId="77777777" w:rsidTr="00B04EC2">
        <w:tc>
          <w:tcPr>
            <w:tcW w:w="0" w:type="auto"/>
          </w:tcPr>
          <w:p w14:paraId="750E9128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AE3A55D" w14:textId="63EF33B5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1A4BC81D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  <w:p w14:paraId="6848C68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4AF4A8D1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6FD453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0" w:type="auto"/>
          </w:tcPr>
          <w:p w14:paraId="5D5579B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32C464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44915DA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17C372B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013B6A9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BD26746" w14:textId="77777777" w:rsidTr="00B04EC2">
        <w:tc>
          <w:tcPr>
            <w:tcW w:w="0" w:type="auto"/>
          </w:tcPr>
          <w:p w14:paraId="46F34B9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EA6D995" w14:textId="06961C0E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61F61626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  <w:p w14:paraId="38BC94BC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14:paraId="35A2BD7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F4BA83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41</w:t>
            </w:r>
          </w:p>
        </w:tc>
        <w:tc>
          <w:tcPr>
            <w:tcW w:w="0" w:type="auto"/>
          </w:tcPr>
          <w:p w14:paraId="548231D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68</w:t>
            </w:r>
          </w:p>
        </w:tc>
        <w:tc>
          <w:tcPr>
            <w:tcW w:w="0" w:type="auto"/>
          </w:tcPr>
          <w:p w14:paraId="21BE9405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</w:tcPr>
          <w:p w14:paraId="27413CEA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0CCAA03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4715B8F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022F3112" w14:textId="77777777" w:rsidTr="00B04EC2">
        <w:tc>
          <w:tcPr>
            <w:tcW w:w="0" w:type="auto"/>
            <w:tcBorders>
              <w:top w:val="single" w:sz="4" w:space="0" w:color="auto"/>
            </w:tcBorders>
          </w:tcPr>
          <w:p w14:paraId="71D0B89A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46D36B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ars Triangularis Are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29AA3C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87464BC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496F3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4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03B7E0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1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5F64A1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7A45F4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7E760F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8,205) =6.85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21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27F8C1E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,205) =11.15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5</w:t>
            </w:r>
          </w:p>
        </w:tc>
      </w:tr>
      <w:tr w:rsidR="00A45E71" w:rsidRPr="00D06F90" w14:paraId="43692D35" w14:textId="77777777" w:rsidTr="00B04EC2">
        <w:tc>
          <w:tcPr>
            <w:tcW w:w="0" w:type="auto"/>
          </w:tcPr>
          <w:p w14:paraId="677A2EAB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55D39A1" w14:textId="04835BCA" w:rsidR="00A45E71" w:rsidRPr="00D06F90" w:rsidRDefault="009C0F3D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A45E71" w:rsidRPr="00D06F90">
              <w:rPr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</w:tcPr>
          <w:p w14:paraId="7478A85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88</w:t>
            </w:r>
          </w:p>
        </w:tc>
        <w:tc>
          <w:tcPr>
            <w:tcW w:w="0" w:type="auto"/>
          </w:tcPr>
          <w:p w14:paraId="53DFA73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36</w:t>
            </w:r>
          </w:p>
        </w:tc>
        <w:tc>
          <w:tcPr>
            <w:tcW w:w="0" w:type="auto"/>
          </w:tcPr>
          <w:p w14:paraId="461EC21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5.18</w:t>
            </w:r>
          </w:p>
        </w:tc>
        <w:tc>
          <w:tcPr>
            <w:tcW w:w="0" w:type="auto"/>
          </w:tcPr>
          <w:p w14:paraId="25080542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3FBE6ADA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1.18</w:t>
            </w:r>
          </w:p>
        </w:tc>
        <w:tc>
          <w:tcPr>
            <w:tcW w:w="0" w:type="auto"/>
          </w:tcPr>
          <w:p w14:paraId="0715F7AE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2.59</w:t>
            </w:r>
          </w:p>
        </w:tc>
        <w:tc>
          <w:tcPr>
            <w:tcW w:w="0" w:type="auto"/>
            <w:vMerge/>
          </w:tcPr>
          <w:p w14:paraId="70CB707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7A5EC5B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CE3089F" w14:textId="77777777" w:rsidTr="00B04EC2">
        <w:tc>
          <w:tcPr>
            <w:tcW w:w="0" w:type="auto"/>
          </w:tcPr>
          <w:p w14:paraId="34F83567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1258084" w14:textId="77777777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Interaction </w:t>
            </w:r>
          </w:p>
        </w:tc>
        <w:tc>
          <w:tcPr>
            <w:tcW w:w="0" w:type="auto"/>
          </w:tcPr>
          <w:p w14:paraId="06C02877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14DD0EE9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7F91C487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34</w:t>
            </w:r>
          </w:p>
        </w:tc>
        <w:tc>
          <w:tcPr>
            <w:tcW w:w="0" w:type="auto"/>
          </w:tcPr>
          <w:p w14:paraId="162D5E9D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5937258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</w:tcPr>
          <w:p w14:paraId="6496747B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</w:tc>
        <w:tc>
          <w:tcPr>
            <w:tcW w:w="0" w:type="auto"/>
            <w:vMerge/>
          </w:tcPr>
          <w:p w14:paraId="7AFF7CB4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660066B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4A911164" w14:textId="77777777" w:rsidTr="00B04EC2">
        <w:tc>
          <w:tcPr>
            <w:tcW w:w="0" w:type="auto"/>
          </w:tcPr>
          <w:p w14:paraId="4CCE75C1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7885D95" w14:textId="45D9E9DC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</w:tcPr>
          <w:p w14:paraId="357AE942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753516F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6267DB99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3.30</w:t>
            </w:r>
          </w:p>
        </w:tc>
        <w:tc>
          <w:tcPr>
            <w:tcW w:w="0" w:type="auto"/>
          </w:tcPr>
          <w:p w14:paraId="45607956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211BC2A4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</w:tcPr>
          <w:p w14:paraId="4106E4B8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</w:tcPr>
          <w:p w14:paraId="40814A33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B085AD3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  <w:tr w:rsidR="00A45E71" w:rsidRPr="00D06F90" w14:paraId="1548094E" w14:textId="77777777" w:rsidTr="00B04EC2">
        <w:tc>
          <w:tcPr>
            <w:tcW w:w="0" w:type="auto"/>
            <w:tcBorders>
              <w:bottom w:val="single" w:sz="4" w:space="0" w:color="auto"/>
            </w:tcBorders>
          </w:tcPr>
          <w:p w14:paraId="3A5500C5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0B5E6E" w14:textId="585C43BA" w:rsidR="00A45E71" w:rsidRPr="00D06F90" w:rsidRDefault="00A45E71" w:rsidP="00B04EC2">
            <w:pPr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 xml:space="preserve">Conditional effect of IV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1328C22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</w:p>
          <w:p w14:paraId="1B36DCF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2C745FF" w14:textId="77777777" w:rsidR="00A45E71" w:rsidRPr="00D06F90" w:rsidRDefault="00A45E71" w:rsidP="00B04EC2">
            <w:pPr>
              <w:jc w:val="right"/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1D51ACE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6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772428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5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56E1764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0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8450F0" w14:textId="77777777" w:rsidR="00A45E71" w:rsidRPr="00D06F90" w:rsidRDefault="00A45E71" w:rsidP="00B04EC2">
            <w:pPr>
              <w:jc w:val="right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E21D989" w14:textId="77777777" w:rsidR="00A45E71" w:rsidRPr="00D06F90" w:rsidRDefault="00A45E71" w:rsidP="00B04EC2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3A32826" w14:textId="77777777" w:rsidR="00A45E71" w:rsidRPr="00D06F90" w:rsidRDefault="00A45E71" w:rsidP="00B04EC2">
            <w:pPr>
              <w:rPr>
                <w:sz w:val="20"/>
                <w:szCs w:val="20"/>
              </w:rPr>
            </w:pPr>
          </w:p>
        </w:tc>
      </w:tr>
    </w:tbl>
    <w:p w14:paraId="3112B584" w14:textId="5D353A05" w:rsidR="00A45E71" w:rsidRPr="00D06F90" w:rsidRDefault="00D24492" w:rsidP="00A45E71">
      <w:pPr>
        <w:rPr>
          <w:sz w:val="20"/>
          <w:szCs w:val="20"/>
        </w:rPr>
      </w:pPr>
      <w:r w:rsidRPr="00D06F90">
        <w:rPr>
          <w:sz w:val="20"/>
          <w:szCs w:val="20"/>
        </w:rPr>
        <w:t xml:space="preserve">CR=cognitive reserve. </w:t>
      </w:r>
      <w:r w:rsidR="00A45E71" w:rsidRPr="00D06F90">
        <w:rPr>
          <w:sz w:val="20"/>
          <w:szCs w:val="20"/>
        </w:rPr>
        <w:t>Site and intracranial volume w</w:t>
      </w:r>
      <w:r w:rsidR="00C2112E" w:rsidRPr="00D06F90">
        <w:rPr>
          <w:sz w:val="20"/>
          <w:szCs w:val="20"/>
        </w:rPr>
        <w:t>ere</w:t>
      </w:r>
      <w:r w:rsidR="00A45E71" w:rsidRPr="00D06F90">
        <w:rPr>
          <w:sz w:val="20"/>
          <w:szCs w:val="20"/>
        </w:rPr>
        <w:t xml:space="preserve"> controlled in all analyses. Note that only analyses in which the interaction effect survived FDR correction are reported. Values for covariates are not displayed for brevity. Confidence intervals for </w:t>
      </w:r>
      <w:r w:rsidR="00A45E71" w:rsidRPr="00D06F90">
        <w:rPr>
          <w:color w:val="000000"/>
          <w:sz w:val="20"/>
          <w:szCs w:val="20"/>
        </w:rPr>
        <w:t xml:space="preserve">all but the conditional effects of age for each group </w:t>
      </w:r>
      <w:r w:rsidR="00A45E71" w:rsidRPr="00D06F90">
        <w:rPr>
          <w:sz w:val="20"/>
          <w:szCs w:val="20"/>
        </w:rPr>
        <w:t>are bias corrected.</w:t>
      </w:r>
    </w:p>
    <w:p w14:paraId="35CA49D8" w14:textId="77777777" w:rsidR="00A45E71" w:rsidRPr="00D06F90" w:rsidRDefault="00A45E71" w:rsidP="00A45E71"/>
    <w:p w14:paraId="1E9D99BB" w14:textId="178729EF" w:rsidR="002903E6" w:rsidRPr="00D06F90" w:rsidRDefault="002903E6">
      <w:pPr>
        <w:rPr>
          <w:sz w:val="20"/>
          <w:szCs w:val="20"/>
        </w:rPr>
      </w:pPr>
    </w:p>
    <w:p w14:paraId="37607BE2" w14:textId="0B7D6093" w:rsidR="00A45E71" w:rsidRPr="00D06F90" w:rsidRDefault="00A45E71">
      <w:pPr>
        <w:rPr>
          <w:sz w:val="20"/>
          <w:szCs w:val="20"/>
        </w:rPr>
      </w:pPr>
    </w:p>
    <w:p w14:paraId="63EEA837" w14:textId="55B82464" w:rsidR="00A45E71" w:rsidRPr="00D06F90" w:rsidRDefault="00A45E71">
      <w:pPr>
        <w:rPr>
          <w:sz w:val="20"/>
          <w:szCs w:val="20"/>
        </w:rPr>
      </w:pPr>
    </w:p>
    <w:p w14:paraId="1458E513" w14:textId="3158CE17" w:rsidR="00A45E71" w:rsidRPr="00D06F90" w:rsidRDefault="00A45E71">
      <w:pPr>
        <w:rPr>
          <w:sz w:val="20"/>
          <w:szCs w:val="20"/>
        </w:rPr>
      </w:pPr>
    </w:p>
    <w:p w14:paraId="36E70712" w14:textId="580718A7" w:rsidR="00A45E71" w:rsidRPr="00D06F90" w:rsidRDefault="00A45E71">
      <w:pPr>
        <w:rPr>
          <w:sz w:val="20"/>
          <w:szCs w:val="20"/>
        </w:rPr>
      </w:pPr>
    </w:p>
    <w:p w14:paraId="234993B7" w14:textId="58B48D2D" w:rsidR="00A45E71" w:rsidRPr="00D06F90" w:rsidRDefault="00A45E71">
      <w:pPr>
        <w:rPr>
          <w:sz w:val="20"/>
          <w:szCs w:val="20"/>
        </w:rPr>
      </w:pPr>
    </w:p>
    <w:p w14:paraId="2198CBF2" w14:textId="7DD4B929" w:rsidR="00A45E71" w:rsidRPr="00D06F90" w:rsidRDefault="00A45E71">
      <w:pPr>
        <w:rPr>
          <w:sz w:val="20"/>
          <w:szCs w:val="20"/>
        </w:rPr>
      </w:pPr>
    </w:p>
    <w:p w14:paraId="64D04737" w14:textId="2548E36C" w:rsidR="00A45E71" w:rsidRPr="00D06F90" w:rsidRDefault="00A45E71">
      <w:pPr>
        <w:rPr>
          <w:sz w:val="20"/>
          <w:szCs w:val="20"/>
        </w:rPr>
      </w:pPr>
    </w:p>
    <w:p w14:paraId="784962EC" w14:textId="3264FCE2" w:rsidR="00A45E71" w:rsidRPr="00D06F90" w:rsidRDefault="00A45E71">
      <w:pPr>
        <w:rPr>
          <w:sz w:val="20"/>
          <w:szCs w:val="20"/>
        </w:rPr>
      </w:pPr>
    </w:p>
    <w:p w14:paraId="67463B66" w14:textId="0C6194F8" w:rsidR="00A45E71" w:rsidRPr="00D06F90" w:rsidRDefault="00A45E71">
      <w:pPr>
        <w:rPr>
          <w:sz w:val="20"/>
          <w:szCs w:val="20"/>
        </w:rPr>
      </w:pPr>
    </w:p>
    <w:p w14:paraId="169CAA90" w14:textId="13482032" w:rsidR="00A45E71" w:rsidRPr="00D06F90" w:rsidRDefault="00A45E71">
      <w:pPr>
        <w:rPr>
          <w:sz w:val="20"/>
          <w:szCs w:val="20"/>
        </w:rPr>
      </w:pPr>
    </w:p>
    <w:p w14:paraId="5107D563" w14:textId="0AA9B508" w:rsidR="00A45E71" w:rsidRPr="00D06F90" w:rsidRDefault="00A45E71">
      <w:pPr>
        <w:rPr>
          <w:sz w:val="20"/>
          <w:szCs w:val="20"/>
        </w:rPr>
      </w:pPr>
    </w:p>
    <w:p w14:paraId="2B92ADFA" w14:textId="352920E5" w:rsidR="00A45E71" w:rsidRPr="00D06F90" w:rsidRDefault="00A45E71">
      <w:pPr>
        <w:rPr>
          <w:sz w:val="20"/>
          <w:szCs w:val="20"/>
        </w:rPr>
      </w:pPr>
    </w:p>
    <w:p w14:paraId="05DFB934" w14:textId="72D0A25B" w:rsidR="00A45E71" w:rsidRPr="00D06F90" w:rsidRDefault="00A45E71">
      <w:pPr>
        <w:rPr>
          <w:sz w:val="20"/>
          <w:szCs w:val="20"/>
        </w:rPr>
      </w:pPr>
    </w:p>
    <w:p w14:paraId="48F16C2D" w14:textId="70CFE292" w:rsidR="00A45E71" w:rsidRPr="00D06F90" w:rsidRDefault="00A45E71">
      <w:pPr>
        <w:rPr>
          <w:sz w:val="20"/>
          <w:szCs w:val="20"/>
        </w:rPr>
      </w:pPr>
    </w:p>
    <w:p w14:paraId="7233EE47" w14:textId="4D4901B8" w:rsidR="00A45E71" w:rsidRPr="00D06F90" w:rsidRDefault="00A45E71">
      <w:pPr>
        <w:rPr>
          <w:sz w:val="20"/>
          <w:szCs w:val="20"/>
        </w:rPr>
      </w:pPr>
    </w:p>
    <w:p w14:paraId="04D3C74A" w14:textId="4B911462" w:rsidR="00A45E71" w:rsidRPr="00D06F90" w:rsidRDefault="00A45E71">
      <w:pPr>
        <w:rPr>
          <w:sz w:val="20"/>
          <w:szCs w:val="20"/>
        </w:rPr>
      </w:pPr>
    </w:p>
    <w:p w14:paraId="17C7DDC7" w14:textId="6993DD87" w:rsidR="00A45E71" w:rsidRPr="00D06F90" w:rsidRDefault="00A45E71">
      <w:pPr>
        <w:rPr>
          <w:sz w:val="20"/>
          <w:szCs w:val="20"/>
        </w:rPr>
      </w:pPr>
    </w:p>
    <w:p w14:paraId="68A673C2" w14:textId="54B3D302" w:rsidR="00A45E71" w:rsidRPr="00D06F90" w:rsidRDefault="00A45E71">
      <w:pPr>
        <w:rPr>
          <w:sz w:val="20"/>
          <w:szCs w:val="20"/>
        </w:rPr>
      </w:pPr>
    </w:p>
    <w:p w14:paraId="11B2E565" w14:textId="17171C3A" w:rsidR="00A45E71" w:rsidRPr="00D06F90" w:rsidRDefault="00A45E71">
      <w:pPr>
        <w:rPr>
          <w:sz w:val="20"/>
          <w:szCs w:val="20"/>
        </w:rPr>
      </w:pPr>
    </w:p>
    <w:p w14:paraId="6CA289F3" w14:textId="329327EA" w:rsidR="00A45E71" w:rsidRPr="00D06F90" w:rsidRDefault="00A45E71">
      <w:pPr>
        <w:rPr>
          <w:sz w:val="20"/>
          <w:szCs w:val="20"/>
        </w:rPr>
      </w:pPr>
    </w:p>
    <w:p w14:paraId="526F0091" w14:textId="07759C3C" w:rsidR="00A45E71" w:rsidRPr="00D06F90" w:rsidRDefault="00A45E71">
      <w:pPr>
        <w:rPr>
          <w:sz w:val="20"/>
          <w:szCs w:val="20"/>
        </w:rPr>
      </w:pPr>
    </w:p>
    <w:p w14:paraId="45F7704E" w14:textId="409C3741" w:rsidR="00A45E71" w:rsidRPr="00D06F90" w:rsidRDefault="00A45E71">
      <w:pPr>
        <w:rPr>
          <w:sz w:val="20"/>
          <w:szCs w:val="20"/>
        </w:rPr>
      </w:pPr>
    </w:p>
    <w:p w14:paraId="44008710" w14:textId="77777777" w:rsidR="00A45E71" w:rsidRPr="00D06F90" w:rsidRDefault="00A45E71">
      <w:pPr>
        <w:rPr>
          <w:sz w:val="20"/>
          <w:szCs w:val="20"/>
        </w:rPr>
      </w:pPr>
    </w:p>
    <w:p w14:paraId="61DAE92C" w14:textId="26301DF2" w:rsidR="00A45E71" w:rsidRPr="00D06F90" w:rsidRDefault="00A45E71">
      <w:pPr>
        <w:rPr>
          <w:sz w:val="20"/>
          <w:szCs w:val="20"/>
        </w:rPr>
      </w:pPr>
    </w:p>
    <w:p w14:paraId="1EF9820A" w14:textId="64FE8B27" w:rsidR="00A45E71" w:rsidRPr="00D06F90" w:rsidRDefault="00A45E71">
      <w:pPr>
        <w:rPr>
          <w:sz w:val="20"/>
          <w:szCs w:val="20"/>
        </w:rPr>
      </w:pPr>
    </w:p>
    <w:p w14:paraId="142D48FD" w14:textId="2855C204" w:rsidR="00A45E71" w:rsidRPr="00D06F90" w:rsidRDefault="00A45E71">
      <w:pPr>
        <w:rPr>
          <w:sz w:val="20"/>
          <w:szCs w:val="20"/>
        </w:rPr>
      </w:pPr>
    </w:p>
    <w:p w14:paraId="7D00DE74" w14:textId="25630187" w:rsidR="00A45E71" w:rsidRPr="00D06F90" w:rsidRDefault="00A45E71">
      <w:pPr>
        <w:rPr>
          <w:sz w:val="20"/>
          <w:szCs w:val="20"/>
        </w:rPr>
      </w:pPr>
    </w:p>
    <w:p w14:paraId="623E5568" w14:textId="0C5F6DEC" w:rsidR="00A45E71" w:rsidRPr="00D06F90" w:rsidRDefault="00A45E71">
      <w:pPr>
        <w:rPr>
          <w:sz w:val="20"/>
          <w:szCs w:val="20"/>
        </w:rPr>
      </w:pPr>
    </w:p>
    <w:p w14:paraId="4408A2DE" w14:textId="5043853D" w:rsidR="00A45E71" w:rsidRPr="00D06F90" w:rsidRDefault="00A45E71">
      <w:pPr>
        <w:rPr>
          <w:sz w:val="20"/>
          <w:szCs w:val="20"/>
        </w:rPr>
      </w:pPr>
    </w:p>
    <w:p w14:paraId="495B4C9A" w14:textId="4E9688CF" w:rsidR="00AF698B" w:rsidRPr="00D06F90" w:rsidRDefault="00AF698B">
      <w:pPr>
        <w:rPr>
          <w:sz w:val="20"/>
          <w:szCs w:val="20"/>
        </w:rPr>
      </w:pPr>
    </w:p>
    <w:p w14:paraId="000B5760" w14:textId="77777777" w:rsidR="00AF698B" w:rsidRPr="00D06F90" w:rsidRDefault="00AF698B">
      <w:pPr>
        <w:rPr>
          <w:sz w:val="20"/>
          <w:szCs w:val="20"/>
        </w:rPr>
      </w:pPr>
    </w:p>
    <w:p w14:paraId="7BA185FC" w14:textId="77777777" w:rsidR="00A45E71" w:rsidRPr="00D06F90" w:rsidRDefault="00A45E71">
      <w:pPr>
        <w:rPr>
          <w:sz w:val="20"/>
          <w:szCs w:val="20"/>
        </w:rPr>
      </w:pPr>
    </w:p>
    <w:p w14:paraId="1340ABEE" w14:textId="0FBEC8A3" w:rsidR="00D44ED2" w:rsidRPr="00D06F90" w:rsidRDefault="00D44ED2" w:rsidP="009C0F3D">
      <w:pPr>
        <w:outlineLvl w:val="0"/>
        <w:rPr>
          <w:i/>
        </w:rPr>
      </w:pPr>
      <w:r w:rsidRPr="00D06F90">
        <w:lastRenderedPageBreak/>
        <w:t xml:space="preserve">Supplementary Table 2. </w:t>
      </w:r>
      <w:r w:rsidRPr="00D06F90">
        <w:rPr>
          <w:i/>
        </w:rPr>
        <w:t xml:space="preserve">Differences in age-related change in </w:t>
      </w:r>
      <w:r w:rsidR="00A45E71" w:rsidRPr="00D06F90">
        <w:rPr>
          <w:i/>
        </w:rPr>
        <w:t>working memory performance</w:t>
      </w:r>
      <w:r w:rsidRPr="00D06F90">
        <w:rPr>
          <w:i/>
        </w:rPr>
        <w:t xml:space="preserve"> between </w:t>
      </w:r>
      <w:r w:rsidR="009C0F3D" w:rsidRPr="00D06F90">
        <w:rPr>
          <w:i/>
        </w:rPr>
        <w:t>cognitive reserve</w:t>
      </w:r>
      <w:r w:rsidRPr="00D06F90">
        <w:rPr>
          <w:i/>
        </w:rPr>
        <w:t xml:space="preserve"> subgroups </w:t>
      </w:r>
    </w:p>
    <w:p w14:paraId="05283FEA" w14:textId="7428A53C" w:rsidR="009979BA" w:rsidRPr="00D06F90" w:rsidRDefault="009979BA">
      <w:pPr>
        <w:rPr>
          <w:sz w:val="20"/>
          <w:szCs w:val="20"/>
        </w:rPr>
      </w:pPr>
    </w:p>
    <w:tbl>
      <w:tblPr>
        <w:tblStyle w:val="GridTable5Dark"/>
        <w:tblW w:w="0" w:type="auto"/>
        <w:tblLook w:val="04A0" w:firstRow="1" w:lastRow="0" w:firstColumn="1" w:lastColumn="0" w:noHBand="0" w:noVBand="1"/>
      </w:tblPr>
      <w:tblGrid>
        <w:gridCol w:w="606"/>
        <w:gridCol w:w="2261"/>
        <w:gridCol w:w="1296"/>
        <w:gridCol w:w="809"/>
        <w:gridCol w:w="1257"/>
        <w:gridCol w:w="988"/>
        <w:gridCol w:w="1226"/>
        <w:gridCol w:w="1215"/>
        <w:gridCol w:w="1604"/>
        <w:gridCol w:w="3300"/>
      </w:tblGrid>
      <w:tr w:rsidR="00D44ED2" w:rsidRPr="00D06F90" w14:paraId="444F76C3" w14:textId="77777777" w:rsidTr="00D44E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AA3084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DV: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CCDB0E" w14:textId="77777777" w:rsidR="00E864CA" w:rsidRPr="00D06F90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IV</w:t>
            </w:r>
          </w:p>
          <w:p w14:paraId="51FC861F" w14:textId="77777777" w:rsidR="00E864CA" w:rsidRPr="00D06F90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Moderator</w:t>
            </w:r>
          </w:p>
          <w:p w14:paraId="5613FAF0" w14:textId="5FB22B87" w:rsidR="009979BA" w:rsidRPr="00D06F90" w:rsidRDefault="00E864CA" w:rsidP="00E864C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Interaction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8EB1DD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b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4A529D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se</w:t>
            </w:r>
          </w:p>
        </w:tc>
        <w:tc>
          <w:tcPr>
            <w:tcW w:w="12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501704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t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8FE751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A9F9CD" w14:textId="320DAA1E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95% Low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E0EC30" w14:textId="372F70F8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95% Upper bound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D1C88D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Model summa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079E44" w14:textId="77777777" w:rsidR="009979BA" w:rsidRPr="00D06F90" w:rsidRDefault="009979B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Model summary after addition of highest order unconditional interaction term</w:t>
            </w:r>
          </w:p>
        </w:tc>
      </w:tr>
      <w:tr w:rsidR="00D44ED2" w:rsidRPr="00D06F90" w14:paraId="0BC3D5C7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378BEB6F" w14:textId="15D7EF0C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LN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DD3DDF0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3F60726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607CF0CE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257" w:type="dxa"/>
            <w:tcBorders>
              <w:top w:val="single" w:sz="4" w:space="0" w:color="auto"/>
            </w:tcBorders>
            <w:shd w:val="clear" w:color="auto" w:fill="auto"/>
          </w:tcPr>
          <w:p w14:paraId="342EEAED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single" w:sz="4" w:space="0" w:color="auto"/>
            </w:tcBorders>
            <w:shd w:val="clear" w:color="auto" w:fill="auto"/>
          </w:tcPr>
          <w:p w14:paraId="06F742A5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6C45E6D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46675510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5371C03" w14:textId="5E1D2DB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F (7,206) =4.69, p=.00, R</w:t>
            </w:r>
            <w:r w:rsidRPr="00D06F90">
              <w:rPr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06F90">
              <w:rPr>
                <w:color w:val="000000" w:themeColor="text1"/>
                <w:sz w:val="20"/>
                <w:szCs w:val="20"/>
              </w:rPr>
              <w:t>=.1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E3A405C" w14:textId="6D05390A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F (1,206) =3.18 p=.08, R</w:t>
            </w:r>
            <w:r w:rsidRPr="00D06F90">
              <w:rPr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 change=.01</w:t>
            </w:r>
          </w:p>
        </w:tc>
      </w:tr>
      <w:tr w:rsidR="00D44ED2" w:rsidRPr="00D06F90" w14:paraId="61EBA6C3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2ECEA4A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E4FF2A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Age            </w:t>
            </w:r>
          </w:p>
        </w:tc>
        <w:tc>
          <w:tcPr>
            <w:tcW w:w="0" w:type="auto"/>
            <w:shd w:val="clear" w:color="auto" w:fill="auto"/>
          </w:tcPr>
          <w:p w14:paraId="39FC8F70" w14:textId="1A0F0E4F" w:rsidR="009979BA" w:rsidRPr="00D06F90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3          </w:t>
            </w:r>
            <w:r w:rsidRPr="00D06F90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347C3ED9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83ECC4" w14:textId="0D15A761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2</w:t>
            </w:r>
          </w:p>
        </w:tc>
        <w:tc>
          <w:tcPr>
            <w:tcW w:w="1257" w:type="dxa"/>
            <w:shd w:val="clear" w:color="auto" w:fill="auto"/>
          </w:tcPr>
          <w:p w14:paraId="691EDE30" w14:textId="598EEB7D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1.88     </w:t>
            </w:r>
          </w:p>
        </w:tc>
        <w:tc>
          <w:tcPr>
            <w:tcW w:w="988" w:type="dxa"/>
            <w:shd w:val="clear" w:color="auto" w:fill="auto"/>
          </w:tcPr>
          <w:p w14:paraId="603EC01C" w14:textId="5AED0EC6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6</w:t>
            </w:r>
          </w:p>
        </w:tc>
        <w:tc>
          <w:tcPr>
            <w:tcW w:w="0" w:type="auto"/>
            <w:shd w:val="clear" w:color="auto" w:fill="auto"/>
          </w:tcPr>
          <w:p w14:paraId="63A83C8C" w14:textId="1BE6E8A2" w:rsidR="009979BA" w:rsidRPr="00D06F90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7      </w:t>
            </w:r>
            <w:r w:rsidRPr="00D06F90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215E0EF9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0713223" w14:textId="258929A3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0</w:t>
            </w:r>
          </w:p>
        </w:tc>
        <w:tc>
          <w:tcPr>
            <w:tcW w:w="0" w:type="auto"/>
            <w:shd w:val="clear" w:color="auto" w:fill="auto"/>
          </w:tcPr>
          <w:p w14:paraId="019D2DBA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5EFF737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06F90" w14:paraId="30868372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8696B81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F4DF439" w14:textId="0C4F7C54" w:rsidR="009979BA" w:rsidRPr="00D06F90" w:rsidRDefault="009C0F3D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CR</w:t>
            </w:r>
            <w:r w:rsidR="009979BA" w:rsidRPr="00D06F90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shd w:val="clear" w:color="auto" w:fill="auto"/>
          </w:tcPr>
          <w:p w14:paraId="7CB13249" w14:textId="4EA4BA19" w:rsidR="009979BA" w:rsidRPr="00D06F90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2.12      </w:t>
            </w:r>
          </w:p>
          <w:p w14:paraId="22029087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76F5AEA" w14:textId="5AB0441B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39  </w:t>
            </w:r>
          </w:p>
        </w:tc>
        <w:tc>
          <w:tcPr>
            <w:tcW w:w="1257" w:type="dxa"/>
            <w:shd w:val="clear" w:color="auto" w:fill="auto"/>
          </w:tcPr>
          <w:p w14:paraId="65FFB4F9" w14:textId="0977F216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5.49      </w:t>
            </w:r>
          </w:p>
        </w:tc>
        <w:tc>
          <w:tcPr>
            <w:tcW w:w="988" w:type="dxa"/>
            <w:shd w:val="clear" w:color="auto" w:fill="auto"/>
          </w:tcPr>
          <w:p w14:paraId="1DCE98DD" w14:textId="535C9F24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0</w:t>
            </w:r>
            <w:r w:rsidRPr="00D06F90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shd w:val="clear" w:color="auto" w:fill="auto"/>
          </w:tcPr>
          <w:p w14:paraId="21C25F86" w14:textId="37CEC21D" w:rsidR="009979BA" w:rsidRPr="00D06F90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1.39    </w:t>
            </w:r>
            <w:r w:rsidRPr="00D06F90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1F8CB522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40D8FAC" w14:textId="11F99D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2.83</w:t>
            </w:r>
          </w:p>
        </w:tc>
        <w:tc>
          <w:tcPr>
            <w:tcW w:w="0" w:type="auto"/>
            <w:shd w:val="clear" w:color="auto" w:fill="auto"/>
          </w:tcPr>
          <w:p w14:paraId="474DADC6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A105B2D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06F90" w14:paraId="3C8F0BBE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36D8BCD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C98F3B8" w14:textId="0B0C482F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Age*</w:t>
            </w:r>
            <w:r w:rsidR="009C0F3D" w:rsidRPr="00D06F90">
              <w:rPr>
                <w:sz w:val="20"/>
                <w:szCs w:val="20"/>
              </w:rPr>
              <w:t xml:space="preserve"> CR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shd w:val="clear" w:color="auto" w:fill="auto"/>
          </w:tcPr>
          <w:p w14:paraId="4A35172C" w14:textId="301AAA49" w:rsidR="009979BA" w:rsidRPr="00D06F90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 .07         </w:t>
            </w:r>
          </w:p>
          <w:p w14:paraId="0FD5D1E1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8E15213" w14:textId="7019FE1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4</w:t>
            </w:r>
          </w:p>
        </w:tc>
        <w:tc>
          <w:tcPr>
            <w:tcW w:w="1257" w:type="dxa"/>
            <w:shd w:val="clear" w:color="auto" w:fill="auto"/>
          </w:tcPr>
          <w:p w14:paraId="17165243" w14:textId="15C2B10C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1.79        </w:t>
            </w:r>
          </w:p>
        </w:tc>
        <w:tc>
          <w:tcPr>
            <w:tcW w:w="988" w:type="dxa"/>
            <w:shd w:val="clear" w:color="auto" w:fill="auto"/>
          </w:tcPr>
          <w:p w14:paraId="4E5E8006" w14:textId="1FE60BB3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8</w:t>
            </w:r>
            <w:r w:rsidRPr="00D06F90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shd w:val="clear" w:color="auto" w:fill="auto"/>
          </w:tcPr>
          <w:p w14:paraId="52F5A5AA" w14:textId="575B9A1B" w:rsidR="009979BA" w:rsidRPr="00D06F90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0      </w:t>
            </w:r>
            <w:r w:rsidRPr="00D06F90">
              <w:rPr>
                <w:color w:val="000000" w:themeColor="text1"/>
                <w:sz w:val="20"/>
                <w:szCs w:val="20"/>
              </w:rPr>
              <w:br/>
              <w:t>  </w:t>
            </w:r>
          </w:p>
          <w:p w14:paraId="45A67858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E639599" w14:textId="7033F3F8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15</w:t>
            </w:r>
          </w:p>
        </w:tc>
        <w:tc>
          <w:tcPr>
            <w:tcW w:w="0" w:type="auto"/>
            <w:shd w:val="clear" w:color="auto" w:fill="auto"/>
          </w:tcPr>
          <w:p w14:paraId="6D6EC8F3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E1FFF39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06F90" w14:paraId="74699688" w14:textId="77777777" w:rsidTr="00D44E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56C2504A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778EFFAB" w14:textId="531DFA1D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Conditional effect of </w:t>
            </w:r>
            <w:r w:rsidR="0021575A" w:rsidRPr="00D06F90">
              <w:rPr>
                <w:color w:val="000000" w:themeColor="text1"/>
                <w:sz w:val="20"/>
                <w:szCs w:val="20"/>
              </w:rPr>
              <w:t>age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 for Low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4BEE0F6A" w14:textId="41864120" w:rsidR="009979BA" w:rsidRPr="00D06F90" w:rsidRDefault="009979BA" w:rsidP="009979B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8     </w:t>
            </w:r>
          </w:p>
          <w:p w14:paraId="67D1E8A8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7AD7645F" w14:textId="63A48CF1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4  </w:t>
            </w:r>
          </w:p>
        </w:tc>
        <w:tc>
          <w:tcPr>
            <w:tcW w:w="125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34328D91" w14:textId="791F908A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2.23    </w:t>
            </w:r>
          </w:p>
        </w:tc>
        <w:tc>
          <w:tcPr>
            <w:tcW w:w="98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126DD3A9" w14:textId="736643FD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3       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A5DC806" w14:textId="4BC7139B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15     </w:t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ACF488D" w14:textId="2B90C6E2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1</w:t>
            </w:r>
            <w:r w:rsidRPr="00D06F90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1D1F0FCF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FFFFFF" w:themeColor="background1"/>
            </w:tcBorders>
            <w:shd w:val="clear" w:color="auto" w:fill="auto"/>
          </w:tcPr>
          <w:p w14:paraId="4BAE2FB8" w14:textId="77777777" w:rsidR="009979BA" w:rsidRPr="00D06F90" w:rsidRDefault="009979B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  <w:tr w:rsidR="00D44ED2" w:rsidRPr="00D06F90" w14:paraId="6FBBD082" w14:textId="77777777" w:rsidTr="00D44E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1C0E6CE" w14:textId="77777777" w:rsidR="009979BA" w:rsidRPr="00D06F90" w:rsidRDefault="009979B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0632901" w14:textId="6785ACAF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Conditional effect of </w:t>
            </w:r>
            <w:r w:rsidR="0021575A" w:rsidRPr="00D06F90">
              <w:rPr>
                <w:color w:val="000000" w:themeColor="text1"/>
                <w:sz w:val="20"/>
                <w:szCs w:val="20"/>
              </w:rPr>
              <w:t xml:space="preserve">age 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for Average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 w:themeColor="text1"/>
                <w:sz w:val="20"/>
                <w:szCs w:val="20"/>
              </w:rPr>
              <w:t xml:space="preserve"> subgrou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32FE21A" w14:textId="1DD90780" w:rsidR="009979BA" w:rsidRPr="00D06F90" w:rsidRDefault="009979BA" w:rsidP="009979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1    </w:t>
            </w:r>
          </w:p>
          <w:p w14:paraId="261BF701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9DFB4B0" w14:textId="166D8596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2    </w:t>
            </w:r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</w:tcPr>
          <w:p w14:paraId="362376D1" w14:textId="13E0CD5E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43    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shd w:val="clear" w:color="auto" w:fill="auto"/>
          </w:tcPr>
          <w:p w14:paraId="0991F038" w14:textId="7267B31D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67      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EB941FA" w14:textId="4DFE91B6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-.05      </w:t>
            </w:r>
            <w:r w:rsidRPr="00D06F90">
              <w:rPr>
                <w:color w:val="000000" w:themeColor="text1"/>
                <w:sz w:val="20"/>
                <w:szCs w:val="20"/>
              </w:rPr>
              <w:br/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424DF0C" w14:textId="37A928B4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.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58DB748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8BD42E2" w14:textId="77777777" w:rsidR="009979BA" w:rsidRPr="00D06F90" w:rsidRDefault="009979B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</w:tr>
    </w:tbl>
    <w:p w14:paraId="2F64DACC" w14:textId="25BBC712" w:rsidR="009E01F7" w:rsidRPr="00D06F90" w:rsidRDefault="002903E6" w:rsidP="009E01F7">
      <w:pPr>
        <w:rPr>
          <w:sz w:val="20"/>
          <w:szCs w:val="20"/>
        </w:rPr>
      </w:pPr>
      <w:r w:rsidRPr="00D06F90">
        <w:rPr>
          <w:sz w:val="20"/>
          <w:szCs w:val="20"/>
          <w:vertAlign w:val="superscript"/>
        </w:rPr>
        <w:t xml:space="preserve">1 </w:t>
      </w:r>
      <w:r w:rsidRPr="00D06F90">
        <w:rPr>
          <w:sz w:val="20"/>
          <w:szCs w:val="20"/>
        </w:rPr>
        <w:t xml:space="preserve">Controlling for site. </w:t>
      </w:r>
      <w:r w:rsidR="009C0F3D" w:rsidRPr="00D06F90">
        <w:rPr>
          <w:color w:val="000000" w:themeColor="text1"/>
          <w:sz w:val="20"/>
          <w:szCs w:val="20"/>
        </w:rPr>
        <w:t>CR=cognitive reserve</w:t>
      </w:r>
      <w:r w:rsidR="00E864CA" w:rsidRPr="00D06F90">
        <w:rPr>
          <w:color w:val="000000" w:themeColor="text1"/>
          <w:sz w:val="20"/>
          <w:szCs w:val="20"/>
        </w:rPr>
        <w:t xml:space="preserve">, HC = healthy controls. </w:t>
      </w:r>
      <w:r w:rsidRPr="00D06F90">
        <w:rPr>
          <w:sz w:val="20"/>
          <w:szCs w:val="20"/>
        </w:rPr>
        <w:t>Values for covariates are not displayed for brevity.</w:t>
      </w:r>
      <w:r w:rsidR="00D44ED2" w:rsidRPr="00D06F90">
        <w:rPr>
          <w:sz w:val="20"/>
          <w:szCs w:val="20"/>
        </w:rPr>
        <w:t xml:space="preserve"> Note that the interaction is only trending toward significance, but </w:t>
      </w:r>
      <w:r w:rsidR="005306CC" w:rsidRPr="00D06F90">
        <w:rPr>
          <w:sz w:val="20"/>
          <w:szCs w:val="20"/>
        </w:rPr>
        <w:t xml:space="preserve">post-hoc probing of effects </w:t>
      </w:r>
      <w:proofErr w:type="gramStart"/>
      <w:r w:rsidR="005306CC" w:rsidRPr="00D06F90">
        <w:rPr>
          <w:sz w:val="20"/>
          <w:szCs w:val="20"/>
        </w:rPr>
        <w:t>show</w:t>
      </w:r>
      <w:proofErr w:type="gramEnd"/>
      <w:r w:rsidR="00D44ED2" w:rsidRPr="00D06F90">
        <w:rPr>
          <w:sz w:val="20"/>
          <w:szCs w:val="20"/>
        </w:rPr>
        <w:t xml:space="preserve"> an effect of age on LNS scores for only the Low </w:t>
      </w:r>
      <w:r w:rsidR="009C0F3D" w:rsidRPr="00D06F90">
        <w:rPr>
          <w:sz w:val="20"/>
          <w:szCs w:val="20"/>
        </w:rPr>
        <w:t>CR</w:t>
      </w:r>
      <w:r w:rsidR="00D44ED2" w:rsidRPr="00D06F90">
        <w:rPr>
          <w:sz w:val="20"/>
          <w:szCs w:val="20"/>
        </w:rPr>
        <w:t xml:space="preserve"> group.</w:t>
      </w:r>
      <w:r w:rsidR="00B33E83" w:rsidRPr="00D06F90">
        <w:rPr>
          <w:sz w:val="20"/>
          <w:szCs w:val="20"/>
        </w:rPr>
        <w:t xml:space="preserve"> </w:t>
      </w:r>
      <w:r w:rsidR="009E01F7" w:rsidRPr="00D06F90">
        <w:rPr>
          <w:sz w:val="20"/>
          <w:szCs w:val="20"/>
        </w:rPr>
        <w:t xml:space="preserve">Confidence intervals for </w:t>
      </w:r>
      <w:r w:rsidR="009E01F7" w:rsidRPr="00D06F90">
        <w:rPr>
          <w:color w:val="000000"/>
          <w:sz w:val="20"/>
          <w:szCs w:val="20"/>
        </w:rPr>
        <w:t xml:space="preserve">all but the conditional effects of age for each group </w:t>
      </w:r>
      <w:r w:rsidR="009E01F7" w:rsidRPr="00D06F90">
        <w:rPr>
          <w:sz w:val="20"/>
          <w:szCs w:val="20"/>
        </w:rPr>
        <w:t>are bias corrected.</w:t>
      </w:r>
    </w:p>
    <w:p w14:paraId="5657D599" w14:textId="320CC817" w:rsidR="009979BA" w:rsidRPr="00D06F90" w:rsidRDefault="009979BA"/>
    <w:p w14:paraId="28801D07" w14:textId="55E6693D" w:rsidR="00CF4D22" w:rsidRPr="00D06F90" w:rsidRDefault="00CF4D22"/>
    <w:p w14:paraId="03601EE2" w14:textId="198D6FCA" w:rsidR="00CF4D22" w:rsidRPr="00D06F90" w:rsidRDefault="00CF4D22"/>
    <w:p w14:paraId="620647E3" w14:textId="2600AF73" w:rsidR="00CF4D22" w:rsidRPr="00D06F90" w:rsidRDefault="00CF4D22"/>
    <w:p w14:paraId="03579C68" w14:textId="5317FC26" w:rsidR="00CF4D22" w:rsidRPr="00D06F90" w:rsidRDefault="00CF4D22"/>
    <w:p w14:paraId="5A312AC0" w14:textId="2B41E5A3" w:rsidR="00CF4D22" w:rsidRPr="00D06F90" w:rsidRDefault="00CF4D22"/>
    <w:p w14:paraId="1A13688C" w14:textId="15D37D9B" w:rsidR="00CF4D22" w:rsidRPr="00D06F90" w:rsidRDefault="00CF4D22"/>
    <w:p w14:paraId="6D86708F" w14:textId="77777777" w:rsidR="00A45E71" w:rsidRPr="00D06F90" w:rsidRDefault="00A45E71"/>
    <w:p w14:paraId="5C42867F" w14:textId="7F2EAA0C" w:rsidR="00CF4D22" w:rsidRPr="00D06F90" w:rsidRDefault="00CF4D22"/>
    <w:p w14:paraId="3C3E8E7D" w14:textId="46ED1C43" w:rsidR="00CF4D22" w:rsidRPr="00D06F90" w:rsidRDefault="00CF4D22"/>
    <w:p w14:paraId="116221CA" w14:textId="20F5D38E" w:rsidR="00CF4D22" w:rsidRPr="00D06F90" w:rsidRDefault="00CF4D22"/>
    <w:p w14:paraId="11C1AE0E" w14:textId="4E3EFCCB" w:rsidR="00F23590" w:rsidRPr="00D06F90" w:rsidRDefault="00F23590"/>
    <w:p w14:paraId="6174C9F1" w14:textId="5874065B" w:rsidR="00F23590" w:rsidRPr="00D06F90" w:rsidRDefault="00F23590"/>
    <w:p w14:paraId="1AB0F4AC" w14:textId="4E23C01C" w:rsidR="00F23590" w:rsidRPr="00D06F90" w:rsidRDefault="00F23590"/>
    <w:p w14:paraId="2495BB22" w14:textId="4BE9A9E4" w:rsidR="00CF4D22" w:rsidRPr="00D06F90" w:rsidRDefault="00CF4D22" w:rsidP="009C0F3D">
      <w:pPr>
        <w:outlineLvl w:val="0"/>
        <w:rPr>
          <w:i/>
        </w:rPr>
      </w:pPr>
      <w:r w:rsidRPr="00D06F90">
        <w:lastRenderedPageBreak/>
        <w:t xml:space="preserve">Supplementary Table </w:t>
      </w:r>
      <w:r w:rsidR="005F58AA" w:rsidRPr="00D06F90">
        <w:t>3</w:t>
      </w:r>
      <w:r w:rsidRPr="00D06F90">
        <w:t xml:space="preserve">. </w:t>
      </w:r>
      <w:r w:rsidRPr="00D06F90">
        <w:rPr>
          <w:i/>
        </w:rPr>
        <w:t xml:space="preserve">Differences in age-related change in </w:t>
      </w:r>
      <w:r w:rsidR="00A45E71" w:rsidRPr="00D06F90">
        <w:rPr>
          <w:i/>
        </w:rPr>
        <w:t xml:space="preserve">fluid reasoning </w:t>
      </w:r>
      <w:r w:rsidRPr="00D06F90">
        <w:rPr>
          <w:i/>
        </w:rPr>
        <w:t xml:space="preserve">between </w:t>
      </w:r>
      <w:r w:rsidR="009C0F3D" w:rsidRPr="00D06F90">
        <w:rPr>
          <w:i/>
        </w:rPr>
        <w:t>cognitive reserve</w:t>
      </w:r>
      <w:r w:rsidRPr="00D06F90">
        <w:rPr>
          <w:i/>
        </w:rPr>
        <w:t xml:space="preserve"> subgroups versus controls</w:t>
      </w:r>
    </w:p>
    <w:p w14:paraId="5CAEE467" w14:textId="77777777" w:rsidR="00CF4D22" w:rsidRPr="00D06F90" w:rsidRDefault="00CF4D22" w:rsidP="00CF4D22"/>
    <w:tbl>
      <w:tblPr>
        <w:tblStyle w:val="GridTable5Dark"/>
        <w:tblW w:w="0" w:type="auto"/>
        <w:tblLayout w:type="fixed"/>
        <w:tblLook w:val="04A0" w:firstRow="1" w:lastRow="0" w:firstColumn="1" w:lastColumn="0" w:noHBand="0" w:noVBand="1"/>
      </w:tblPr>
      <w:tblGrid>
        <w:gridCol w:w="780"/>
        <w:gridCol w:w="594"/>
        <w:gridCol w:w="2654"/>
        <w:gridCol w:w="1070"/>
        <w:gridCol w:w="797"/>
        <w:gridCol w:w="1188"/>
        <w:gridCol w:w="714"/>
        <w:gridCol w:w="1218"/>
        <w:gridCol w:w="1157"/>
        <w:gridCol w:w="1591"/>
        <w:gridCol w:w="2187"/>
      </w:tblGrid>
      <w:tr w:rsidR="000673E2" w:rsidRPr="00D06F90" w14:paraId="1A302F1D" w14:textId="77777777" w:rsidTr="005D4D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680F0F" w14:textId="5B809B15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38C372" w14:textId="2C9482BB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DV: </w:t>
            </w:r>
          </w:p>
        </w:tc>
        <w:tc>
          <w:tcPr>
            <w:tcW w:w="26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AEB9D0" w14:textId="7777777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Variables</w:t>
            </w: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1B52C1" w14:textId="77777777" w:rsidR="005F58AA" w:rsidRPr="00D06F90" w:rsidRDefault="005F58AA" w:rsidP="005D4D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b</w:t>
            </w:r>
          </w:p>
        </w:tc>
        <w:tc>
          <w:tcPr>
            <w:tcW w:w="7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42890F" w14:textId="7777777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se</w:t>
            </w:r>
          </w:p>
        </w:tc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90E137" w14:textId="7777777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t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1CA983" w14:textId="7777777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p</w:t>
            </w:r>
          </w:p>
        </w:tc>
        <w:tc>
          <w:tcPr>
            <w:tcW w:w="12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57D939" w14:textId="77777777" w:rsidR="000673E2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95%</w:t>
            </w:r>
          </w:p>
          <w:p w14:paraId="1A9FD8B7" w14:textId="662569C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 Lower bound CI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499AF5" w14:textId="6A01326D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95% Upper bound CI</w:t>
            </w:r>
          </w:p>
        </w:tc>
        <w:tc>
          <w:tcPr>
            <w:tcW w:w="15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CA5E80" w14:textId="77777777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Model summary</w:t>
            </w:r>
          </w:p>
        </w:tc>
        <w:tc>
          <w:tcPr>
            <w:tcW w:w="2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4086C4" w14:textId="77777777" w:rsidR="000673E2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Model summary </w:t>
            </w:r>
          </w:p>
          <w:p w14:paraId="7248752D" w14:textId="77777777" w:rsidR="000673E2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 xml:space="preserve">after addition of </w:t>
            </w:r>
          </w:p>
          <w:p w14:paraId="119848DE" w14:textId="227EB73D" w:rsidR="005F58AA" w:rsidRPr="00D06F90" w:rsidRDefault="005F58AA" w:rsidP="000673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highest order unconditional interaction term</w:t>
            </w:r>
          </w:p>
        </w:tc>
      </w:tr>
      <w:tr w:rsidR="000673E2" w:rsidRPr="00D06F90" w14:paraId="4F7C64D6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top w:val="single" w:sz="4" w:space="0" w:color="auto"/>
            </w:tcBorders>
            <w:shd w:val="clear" w:color="auto" w:fill="auto"/>
          </w:tcPr>
          <w:p w14:paraId="19FCD0F9" w14:textId="6FCA5EF3" w:rsidR="005F58AA" w:rsidRPr="00D06F90" w:rsidRDefault="00B22B8C" w:rsidP="000673E2">
            <w:pPr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Table 3a</w:t>
            </w:r>
          </w:p>
        </w:tc>
        <w:tc>
          <w:tcPr>
            <w:tcW w:w="594" w:type="dxa"/>
            <w:tcBorders>
              <w:top w:val="single" w:sz="4" w:space="0" w:color="auto"/>
            </w:tcBorders>
            <w:shd w:val="clear" w:color="auto" w:fill="auto"/>
          </w:tcPr>
          <w:p w14:paraId="458C236F" w14:textId="2B168519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D06F90">
              <w:rPr>
                <w:color w:val="000000" w:themeColor="text1"/>
                <w:sz w:val="20"/>
                <w:szCs w:val="20"/>
              </w:rPr>
              <w:t>MR</w:t>
            </w:r>
          </w:p>
        </w:tc>
        <w:tc>
          <w:tcPr>
            <w:tcW w:w="2654" w:type="dxa"/>
            <w:tcBorders>
              <w:top w:val="single" w:sz="4" w:space="0" w:color="auto"/>
            </w:tcBorders>
            <w:shd w:val="clear" w:color="auto" w:fill="auto"/>
          </w:tcPr>
          <w:p w14:paraId="2C382022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070" w:type="dxa"/>
            <w:tcBorders>
              <w:top w:val="single" w:sz="4" w:space="0" w:color="auto"/>
            </w:tcBorders>
            <w:shd w:val="clear" w:color="auto" w:fill="auto"/>
          </w:tcPr>
          <w:p w14:paraId="003584C8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797" w:type="dxa"/>
            <w:tcBorders>
              <w:top w:val="single" w:sz="4" w:space="0" w:color="auto"/>
            </w:tcBorders>
            <w:shd w:val="clear" w:color="auto" w:fill="auto"/>
          </w:tcPr>
          <w:p w14:paraId="2033AAA0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</w:tcPr>
          <w:p w14:paraId="792577EB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714" w:type="dxa"/>
            <w:tcBorders>
              <w:top w:val="single" w:sz="4" w:space="0" w:color="auto"/>
            </w:tcBorders>
            <w:shd w:val="clear" w:color="auto" w:fill="auto"/>
          </w:tcPr>
          <w:p w14:paraId="2D7658A6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18" w:type="dxa"/>
            <w:tcBorders>
              <w:top w:val="single" w:sz="4" w:space="0" w:color="auto"/>
            </w:tcBorders>
            <w:shd w:val="clear" w:color="auto" w:fill="auto"/>
          </w:tcPr>
          <w:p w14:paraId="3033AFE6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57" w:type="dxa"/>
            <w:tcBorders>
              <w:top w:val="single" w:sz="4" w:space="0" w:color="auto"/>
            </w:tcBorders>
            <w:shd w:val="clear" w:color="auto" w:fill="auto"/>
          </w:tcPr>
          <w:p w14:paraId="49EFCAFE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591" w:type="dxa"/>
            <w:tcBorders>
              <w:top w:val="single" w:sz="4" w:space="0" w:color="auto"/>
            </w:tcBorders>
            <w:shd w:val="clear" w:color="auto" w:fill="auto"/>
          </w:tcPr>
          <w:p w14:paraId="0F4B5435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10,371) =13.41, 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>=.57</w:t>
            </w:r>
          </w:p>
        </w:tc>
        <w:tc>
          <w:tcPr>
            <w:tcW w:w="2187" w:type="dxa"/>
            <w:tcBorders>
              <w:top w:val="single" w:sz="4" w:space="0" w:color="auto"/>
            </w:tcBorders>
            <w:shd w:val="clear" w:color="auto" w:fill="auto"/>
          </w:tcPr>
          <w:p w14:paraId="526999C5" w14:textId="77777777" w:rsidR="000673E2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F (2,371) =</w:t>
            </w:r>
            <w:r w:rsidR="000673E2" w:rsidRPr="00D06F90">
              <w:rPr>
                <w:sz w:val="20"/>
                <w:szCs w:val="20"/>
              </w:rPr>
              <w:t xml:space="preserve"> </w:t>
            </w:r>
            <w:r w:rsidRPr="00D06F90">
              <w:rPr>
                <w:sz w:val="20"/>
                <w:szCs w:val="20"/>
              </w:rPr>
              <w:t>6.94</w:t>
            </w:r>
            <w:r w:rsidR="000673E2" w:rsidRPr="00D06F90">
              <w:rPr>
                <w:sz w:val="20"/>
                <w:szCs w:val="20"/>
              </w:rPr>
              <w:t>,</w:t>
            </w:r>
          </w:p>
          <w:p w14:paraId="57EA383D" w14:textId="383CF5FB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sz w:val="20"/>
                <w:szCs w:val="20"/>
              </w:rPr>
              <w:t>p=.00, R</w:t>
            </w:r>
            <w:r w:rsidRPr="00D06F90">
              <w:rPr>
                <w:sz w:val="20"/>
                <w:szCs w:val="20"/>
                <w:vertAlign w:val="superscript"/>
              </w:rPr>
              <w:t>2</w:t>
            </w:r>
            <w:r w:rsidRPr="00D06F90">
              <w:rPr>
                <w:sz w:val="20"/>
                <w:szCs w:val="20"/>
              </w:rPr>
              <w:t xml:space="preserve"> change=.04</w:t>
            </w:r>
          </w:p>
        </w:tc>
      </w:tr>
      <w:tr w:rsidR="000673E2" w:rsidRPr="00D06F90" w14:paraId="24F7CB18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797B595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72353610" w14:textId="12E99F7A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7E67F939" w14:textId="68B28D7B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Age </w:t>
            </w:r>
            <w:r w:rsidR="000673E2" w:rsidRPr="00D06F90">
              <w:rPr>
                <w:color w:val="000000"/>
                <w:sz w:val="20"/>
                <w:szCs w:val="20"/>
              </w:rPr>
              <w:t>effects irrespective of group</w:t>
            </w:r>
            <w:r w:rsidRPr="00D06F90">
              <w:rPr>
                <w:color w:val="000000"/>
                <w:sz w:val="20"/>
                <w:szCs w:val="20"/>
              </w:rPr>
              <w:t>           </w:t>
            </w:r>
          </w:p>
        </w:tc>
        <w:tc>
          <w:tcPr>
            <w:tcW w:w="1070" w:type="dxa"/>
            <w:shd w:val="clear" w:color="auto" w:fill="auto"/>
          </w:tcPr>
          <w:p w14:paraId="75D0F1D2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0        </w:t>
            </w:r>
          </w:p>
        </w:tc>
        <w:tc>
          <w:tcPr>
            <w:tcW w:w="797" w:type="dxa"/>
            <w:shd w:val="clear" w:color="auto" w:fill="auto"/>
          </w:tcPr>
          <w:p w14:paraId="6BD9F7B4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shd w:val="clear" w:color="auto" w:fill="auto"/>
          </w:tcPr>
          <w:p w14:paraId="24009C51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54        </w:t>
            </w:r>
          </w:p>
        </w:tc>
        <w:tc>
          <w:tcPr>
            <w:tcW w:w="714" w:type="dxa"/>
            <w:shd w:val="clear" w:color="auto" w:fill="auto"/>
          </w:tcPr>
          <w:p w14:paraId="4679A6DE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52406AC3" w14:textId="02DBD0AC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6 </w:t>
            </w:r>
          </w:p>
        </w:tc>
        <w:tc>
          <w:tcPr>
            <w:tcW w:w="1157" w:type="dxa"/>
            <w:shd w:val="clear" w:color="auto" w:fill="auto"/>
          </w:tcPr>
          <w:p w14:paraId="0C4CA371" w14:textId="622E97BC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5</w:t>
            </w:r>
          </w:p>
        </w:tc>
        <w:tc>
          <w:tcPr>
            <w:tcW w:w="1591" w:type="dxa"/>
            <w:shd w:val="clear" w:color="auto" w:fill="auto"/>
          </w:tcPr>
          <w:p w14:paraId="7326EF67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37BB3BF4" w14:textId="7777777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2F2C3A10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4E35167E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51372E2F" w14:textId="021DD9B1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4CF3B271" w14:textId="58ADD161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MR difference for Average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/>
                <w:sz w:val="20"/>
                <w:szCs w:val="20"/>
              </w:rPr>
              <w:t xml:space="preserve"> subgroup vs HC          </w:t>
            </w:r>
          </w:p>
        </w:tc>
        <w:tc>
          <w:tcPr>
            <w:tcW w:w="1070" w:type="dxa"/>
            <w:shd w:val="clear" w:color="auto" w:fill="auto"/>
          </w:tcPr>
          <w:p w14:paraId="3C116C12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1.58        </w:t>
            </w:r>
          </w:p>
        </w:tc>
        <w:tc>
          <w:tcPr>
            <w:tcW w:w="797" w:type="dxa"/>
            <w:shd w:val="clear" w:color="auto" w:fill="auto"/>
          </w:tcPr>
          <w:p w14:paraId="036BD246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51      </w:t>
            </w:r>
          </w:p>
        </w:tc>
        <w:tc>
          <w:tcPr>
            <w:tcW w:w="1188" w:type="dxa"/>
            <w:shd w:val="clear" w:color="auto" w:fill="auto"/>
          </w:tcPr>
          <w:p w14:paraId="5A6E71D6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13        </w:t>
            </w:r>
          </w:p>
        </w:tc>
        <w:tc>
          <w:tcPr>
            <w:tcW w:w="714" w:type="dxa"/>
            <w:shd w:val="clear" w:color="auto" w:fill="auto"/>
          </w:tcPr>
          <w:p w14:paraId="5A12179A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</w:t>
            </w:r>
          </w:p>
        </w:tc>
        <w:tc>
          <w:tcPr>
            <w:tcW w:w="1218" w:type="dxa"/>
            <w:shd w:val="clear" w:color="auto" w:fill="auto"/>
          </w:tcPr>
          <w:p w14:paraId="03204844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 -2.56       </w:t>
            </w:r>
            <w:r w:rsidRPr="00D06F90">
              <w:rPr>
                <w:sz w:val="20"/>
                <w:szCs w:val="20"/>
              </w:rPr>
              <w:t>  </w:t>
            </w:r>
          </w:p>
          <w:p w14:paraId="0880F99A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157" w:type="dxa"/>
            <w:shd w:val="clear" w:color="auto" w:fill="auto"/>
          </w:tcPr>
          <w:p w14:paraId="56F43275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60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71409519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55A4D27F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482D6992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3133C3DD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4EBC4F2E" w14:textId="65ACCCA5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2936699C" w14:textId="4647D2E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MR difference for Low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/>
                <w:sz w:val="20"/>
                <w:szCs w:val="20"/>
              </w:rPr>
              <w:t xml:space="preserve"> subgroup vs HC          </w:t>
            </w:r>
          </w:p>
        </w:tc>
        <w:tc>
          <w:tcPr>
            <w:tcW w:w="1070" w:type="dxa"/>
            <w:shd w:val="clear" w:color="auto" w:fill="auto"/>
          </w:tcPr>
          <w:p w14:paraId="277E4D9B" w14:textId="6CED4964" w:rsidR="005F58AA" w:rsidRPr="00D06F90" w:rsidRDefault="000673E2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</w:t>
            </w:r>
            <w:r w:rsidR="005F58AA" w:rsidRPr="00D06F90">
              <w:rPr>
                <w:color w:val="000000"/>
                <w:sz w:val="20"/>
                <w:szCs w:val="20"/>
              </w:rPr>
              <w:t>7.48        </w:t>
            </w:r>
          </w:p>
        </w:tc>
        <w:tc>
          <w:tcPr>
            <w:tcW w:w="797" w:type="dxa"/>
            <w:shd w:val="clear" w:color="auto" w:fill="auto"/>
          </w:tcPr>
          <w:p w14:paraId="3373F52C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9      </w:t>
            </w:r>
          </w:p>
        </w:tc>
        <w:tc>
          <w:tcPr>
            <w:tcW w:w="1188" w:type="dxa"/>
            <w:shd w:val="clear" w:color="auto" w:fill="auto"/>
          </w:tcPr>
          <w:p w14:paraId="029165DD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9.43        </w:t>
            </w:r>
          </w:p>
        </w:tc>
        <w:tc>
          <w:tcPr>
            <w:tcW w:w="714" w:type="dxa"/>
            <w:shd w:val="clear" w:color="auto" w:fill="auto"/>
          </w:tcPr>
          <w:p w14:paraId="1EFD90B3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</w:t>
            </w:r>
          </w:p>
        </w:tc>
        <w:tc>
          <w:tcPr>
            <w:tcW w:w="1218" w:type="dxa"/>
            <w:shd w:val="clear" w:color="auto" w:fill="auto"/>
          </w:tcPr>
          <w:p w14:paraId="521035A5" w14:textId="75FC2934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 -9.08      </w:t>
            </w:r>
            <w:r w:rsidRPr="00D06F90">
              <w:rPr>
                <w:sz w:val="20"/>
                <w:szCs w:val="20"/>
              </w:rPr>
              <w:t>  </w:t>
            </w:r>
          </w:p>
        </w:tc>
        <w:tc>
          <w:tcPr>
            <w:tcW w:w="1157" w:type="dxa"/>
            <w:shd w:val="clear" w:color="auto" w:fill="auto"/>
          </w:tcPr>
          <w:p w14:paraId="52E6DF6C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5.97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7E16076D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2E27CE98" w14:textId="7777777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5058A40A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01F139B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1137E367" w14:textId="29EDBAAC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281BA655" w14:textId="6AFE4FF2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Age effect difference for Average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/>
                <w:sz w:val="20"/>
                <w:szCs w:val="20"/>
              </w:rPr>
              <w:t xml:space="preserve"> subgroup vs HC                   </w:t>
            </w:r>
          </w:p>
        </w:tc>
        <w:tc>
          <w:tcPr>
            <w:tcW w:w="1070" w:type="dxa"/>
            <w:shd w:val="clear" w:color="auto" w:fill="auto"/>
          </w:tcPr>
          <w:p w14:paraId="47C8E265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1        </w:t>
            </w:r>
          </w:p>
        </w:tc>
        <w:tc>
          <w:tcPr>
            <w:tcW w:w="797" w:type="dxa"/>
            <w:shd w:val="clear" w:color="auto" w:fill="auto"/>
          </w:tcPr>
          <w:p w14:paraId="00A21C87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4        </w:t>
            </w:r>
          </w:p>
        </w:tc>
        <w:tc>
          <w:tcPr>
            <w:tcW w:w="1188" w:type="dxa"/>
            <w:shd w:val="clear" w:color="auto" w:fill="auto"/>
          </w:tcPr>
          <w:p w14:paraId="662D26BB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26        </w:t>
            </w:r>
          </w:p>
        </w:tc>
        <w:tc>
          <w:tcPr>
            <w:tcW w:w="714" w:type="dxa"/>
            <w:shd w:val="clear" w:color="auto" w:fill="auto"/>
          </w:tcPr>
          <w:p w14:paraId="6D33BCE8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79       </w:t>
            </w:r>
          </w:p>
        </w:tc>
        <w:tc>
          <w:tcPr>
            <w:tcW w:w="1218" w:type="dxa"/>
            <w:shd w:val="clear" w:color="auto" w:fill="auto"/>
          </w:tcPr>
          <w:p w14:paraId="44B48589" w14:textId="2F080C93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  -.07        </w:t>
            </w:r>
          </w:p>
        </w:tc>
        <w:tc>
          <w:tcPr>
            <w:tcW w:w="1157" w:type="dxa"/>
            <w:shd w:val="clear" w:color="auto" w:fill="auto"/>
          </w:tcPr>
          <w:p w14:paraId="5C73C2A4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9</w:t>
            </w:r>
          </w:p>
        </w:tc>
        <w:tc>
          <w:tcPr>
            <w:tcW w:w="1591" w:type="dxa"/>
            <w:shd w:val="clear" w:color="auto" w:fill="auto"/>
          </w:tcPr>
          <w:p w14:paraId="5FFF00AB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54C979F6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45221EAD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24A1BFDF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7399ED05" w14:textId="633FE0D9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7326CD67" w14:textId="7D563F81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Age effect difference for Low </w:t>
            </w:r>
            <w:r w:rsidR="009C0F3D" w:rsidRPr="00D06F90">
              <w:rPr>
                <w:sz w:val="20"/>
                <w:szCs w:val="20"/>
              </w:rPr>
              <w:t>CR</w:t>
            </w:r>
            <w:r w:rsidRPr="00D06F90">
              <w:rPr>
                <w:color w:val="000000"/>
                <w:sz w:val="20"/>
                <w:szCs w:val="20"/>
              </w:rPr>
              <w:t xml:space="preserve"> subgroup vs HC                   </w:t>
            </w:r>
          </w:p>
        </w:tc>
        <w:tc>
          <w:tcPr>
            <w:tcW w:w="1070" w:type="dxa"/>
            <w:shd w:val="clear" w:color="auto" w:fill="auto"/>
          </w:tcPr>
          <w:p w14:paraId="32A2DA89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27        </w:t>
            </w:r>
          </w:p>
        </w:tc>
        <w:tc>
          <w:tcPr>
            <w:tcW w:w="797" w:type="dxa"/>
            <w:shd w:val="clear" w:color="auto" w:fill="auto"/>
          </w:tcPr>
          <w:p w14:paraId="2CA685D3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8      </w:t>
            </w:r>
          </w:p>
        </w:tc>
        <w:tc>
          <w:tcPr>
            <w:tcW w:w="1188" w:type="dxa"/>
            <w:shd w:val="clear" w:color="auto" w:fill="auto"/>
          </w:tcPr>
          <w:p w14:paraId="0B68B125" w14:textId="2E77335A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51        </w:t>
            </w:r>
          </w:p>
        </w:tc>
        <w:tc>
          <w:tcPr>
            <w:tcW w:w="714" w:type="dxa"/>
            <w:shd w:val="clear" w:color="auto" w:fill="auto"/>
          </w:tcPr>
          <w:p w14:paraId="4A60827A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379BC92A" w14:textId="65E7E915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 -.42       </w:t>
            </w:r>
            <w:r w:rsidRPr="00D06F90">
              <w:rPr>
                <w:sz w:val="20"/>
                <w:szCs w:val="20"/>
              </w:rPr>
              <w:t> </w:t>
            </w:r>
          </w:p>
        </w:tc>
        <w:tc>
          <w:tcPr>
            <w:tcW w:w="1157" w:type="dxa"/>
            <w:shd w:val="clear" w:color="auto" w:fill="auto"/>
          </w:tcPr>
          <w:p w14:paraId="6E8115B7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2</w:t>
            </w:r>
            <w:r w:rsidRPr="00D06F90">
              <w:rPr>
                <w:sz w:val="20"/>
                <w:szCs w:val="20"/>
              </w:rPr>
              <w:br/>
            </w:r>
          </w:p>
        </w:tc>
        <w:tc>
          <w:tcPr>
            <w:tcW w:w="1591" w:type="dxa"/>
            <w:shd w:val="clear" w:color="auto" w:fill="auto"/>
          </w:tcPr>
          <w:p w14:paraId="692AF5EE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30298D65" w14:textId="7777777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1ECC868D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shd w:val="clear" w:color="auto" w:fill="auto"/>
          </w:tcPr>
          <w:p w14:paraId="0552DC2D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</w:tcPr>
          <w:p w14:paraId="48FFBB86" w14:textId="6C4A9C16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shd w:val="clear" w:color="auto" w:fill="auto"/>
          </w:tcPr>
          <w:p w14:paraId="15C9D401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Conditional effect of age for HC</w:t>
            </w:r>
          </w:p>
        </w:tc>
        <w:tc>
          <w:tcPr>
            <w:tcW w:w="1070" w:type="dxa"/>
            <w:shd w:val="clear" w:color="auto" w:fill="auto"/>
          </w:tcPr>
          <w:p w14:paraId="7AD6F969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0        </w:t>
            </w:r>
          </w:p>
        </w:tc>
        <w:tc>
          <w:tcPr>
            <w:tcW w:w="797" w:type="dxa"/>
            <w:shd w:val="clear" w:color="auto" w:fill="auto"/>
          </w:tcPr>
          <w:p w14:paraId="242B2330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shd w:val="clear" w:color="auto" w:fill="auto"/>
          </w:tcPr>
          <w:p w14:paraId="25F1AD99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3.54        </w:t>
            </w:r>
          </w:p>
        </w:tc>
        <w:tc>
          <w:tcPr>
            <w:tcW w:w="714" w:type="dxa"/>
            <w:shd w:val="clear" w:color="auto" w:fill="auto"/>
          </w:tcPr>
          <w:p w14:paraId="439D9329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shd w:val="clear" w:color="auto" w:fill="auto"/>
          </w:tcPr>
          <w:p w14:paraId="0F2357CD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6       </w:t>
            </w:r>
          </w:p>
        </w:tc>
        <w:tc>
          <w:tcPr>
            <w:tcW w:w="1157" w:type="dxa"/>
            <w:shd w:val="clear" w:color="auto" w:fill="auto"/>
          </w:tcPr>
          <w:p w14:paraId="59EC0706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5</w:t>
            </w:r>
          </w:p>
        </w:tc>
        <w:tc>
          <w:tcPr>
            <w:tcW w:w="1591" w:type="dxa"/>
            <w:shd w:val="clear" w:color="auto" w:fill="auto"/>
          </w:tcPr>
          <w:p w14:paraId="4ED649D2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shd w:val="clear" w:color="auto" w:fill="auto"/>
          </w:tcPr>
          <w:p w14:paraId="0DDAD290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47C32E50" w14:textId="77777777" w:rsidTr="005D4D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51A882E5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27529775" w14:textId="56D5584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26891AE1" w14:textId="576D6418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Conditional effect of age for Average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1070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74D8E621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9</w:t>
            </w:r>
          </w:p>
        </w:tc>
        <w:tc>
          <w:tcPr>
            <w:tcW w:w="79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0016943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3      </w:t>
            </w:r>
          </w:p>
        </w:tc>
        <w:tc>
          <w:tcPr>
            <w:tcW w:w="118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11301120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2.98        </w:t>
            </w:r>
          </w:p>
        </w:tc>
        <w:tc>
          <w:tcPr>
            <w:tcW w:w="714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7C0DADAC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33CC9067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15       </w:t>
            </w:r>
          </w:p>
        </w:tc>
        <w:tc>
          <w:tcPr>
            <w:tcW w:w="115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9CC8F11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03</w:t>
            </w:r>
          </w:p>
        </w:tc>
        <w:tc>
          <w:tcPr>
            <w:tcW w:w="1591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47995C3D" w14:textId="77777777" w:rsidR="005F58AA" w:rsidRPr="00D06F90" w:rsidRDefault="005F58AA" w:rsidP="005D4DF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61745A90" w14:textId="77777777" w:rsidR="005F58AA" w:rsidRPr="00D06F90" w:rsidRDefault="005F58AA" w:rsidP="000673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0673E2" w:rsidRPr="00D06F90" w14:paraId="1CC136F4" w14:textId="77777777" w:rsidTr="005D4D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" w:type="dxa"/>
            <w:tcBorders>
              <w:bottom w:val="single" w:sz="4" w:space="0" w:color="auto"/>
            </w:tcBorders>
            <w:shd w:val="clear" w:color="auto" w:fill="auto"/>
          </w:tcPr>
          <w:p w14:paraId="7E7EB9B7" w14:textId="77777777" w:rsidR="005F58AA" w:rsidRPr="00D06F90" w:rsidRDefault="005F58AA" w:rsidP="000673E2">
            <w:pPr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auto"/>
          </w:tcPr>
          <w:p w14:paraId="25D49166" w14:textId="48B262A2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654" w:type="dxa"/>
            <w:tcBorders>
              <w:bottom w:val="single" w:sz="4" w:space="0" w:color="auto"/>
            </w:tcBorders>
            <w:shd w:val="clear" w:color="auto" w:fill="auto"/>
          </w:tcPr>
          <w:p w14:paraId="66DAC3D4" w14:textId="651B297B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 xml:space="preserve">Conditional effect of age for Low </w:t>
            </w:r>
            <w:r w:rsidR="009C0F3D" w:rsidRPr="00D06F90">
              <w:rPr>
                <w:sz w:val="20"/>
                <w:szCs w:val="20"/>
              </w:rPr>
              <w:t>CR</w:t>
            </w:r>
          </w:p>
        </w:tc>
        <w:tc>
          <w:tcPr>
            <w:tcW w:w="1070" w:type="dxa"/>
            <w:tcBorders>
              <w:bottom w:val="single" w:sz="4" w:space="0" w:color="auto"/>
            </w:tcBorders>
            <w:shd w:val="clear" w:color="auto" w:fill="auto"/>
          </w:tcPr>
          <w:p w14:paraId="71978AAF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37        </w:t>
            </w:r>
          </w:p>
        </w:tc>
        <w:tc>
          <w:tcPr>
            <w:tcW w:w="797" w:type="dxa"/>
            <w:tcBorders>
              <w:bottom w:val="single" w:sz="4" w:space="0" w:color="auto"/>
            </w:tcBorders>
            <w:shd w:val="clear" w:color="auto" w:fill="auto"/>
          </w:tcPr>
          <w:p w14:paraId="5DB04047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7      </w:t>
            </w: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</w:tcPr>
          <w:p w14:paraId="4D9EC26D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5.26 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shd w:val="clear" w:color="auto" w:fill="auto"/>
          </w:tcPr>
          <w:p w14:paraId="5E95B93F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.00       </w:t>
            </w:r>
          </w:p>
        </w:tc>
        <w:tc>
          <w:tcPr>
            <w:tcW w:w="1218" w:type="dxa"/>
            <w:tcBorders>
              <w:bottom w:val="single" w:sz="4" w:space="0" w:color="auto"/>
            </w:tcBorders>
            <w:shd w:val="clear" w:color="auto" w:fill="auto"/>
          </w:tcPr>
          <w:p w14:paraId="30F08413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51       </w:t>
            </w:r>
          </w:p>
        </w:tc>
        <w:tc>
          <w:tcPr>
            <w:tcW w:w="1157" w:type="dxa"/>
            <w:tcBorders>
              <w:bottom w:val="single" w:sz="4" w:space="0" w:color="auto"/>
            </w:tcBorders>
            <w:shd w:val="clear" w:color="auto" w:fill="auto"/>
          </w:tcPr>
          <w:p w14:paraId="16078CBE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06F90">
              <w:rPr>
                <w:color w:val="000000"/>
                <w:sz w:val="20"/>
                <w:szCs w:val="20"/>
              </w:rPr>
              <w:t>-.23</w:t>
            </w:r>
          </w:p>
        </w:tc>
        <w:tc>
          <w:tcPr>
            <w:tcW w:w="1591" w:type="dxa"/>
            <w:tcBorders>
              <w:bottom w:val="single" w:sz="4" w:space="0" w:color="auto"/>
            </w:tcBorders>
            <w:shd w:val="clear" w:color="auto" w:fill="auto"/>
          </w:tcPr>
          <w:p w14:paraId="3AAF2592" w14:textId="77777777" w:rsidR="005F58AA" w:rsidRPr="00D06F90" w:rsidRDefault="005F58AA" w:rsidP="005D4DF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2187" w:type="dxa"/>
            <w:tcBorders>
              <w:bottom w:val="single" w:sz="4" w:space="0" w:color="auto"/>
            </w:tcBorders>
            <w:shd w:val="clear" w:color="auto" w:fill="auto"/>
          </w:tcPr>
          <w:p w14:paraId="6C4135FE" w14:textId="77777777" w:rsidR="005F58AA" w:rsidRPr="00D06F90" w:rsidRDefault="005F58AA" w:rsidP="000673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</w:tbl>
    <w:p w14:paraId="089FD997" w14:textId="4CB16C3F" w:rsidR="00B33E83" w:rsidRPr="00D06F90" w:rsidRDefault="00CF4D22" w:rsidP="00B33E83">
      <w:pPr>
        <w:rPr>
          <w:sz w:val="20"/>
          <w:szCs w:val="20"/>
        </w:rPr>
      </w:pPr>
      <w:r w:rsidRPr="00D06F90">
        <w:rPr>
          <w:sz w:val="20"/>
          <w:szCs w:val="20"/>
          <w:vertAlign w:val="superscript"/>
        </w:rPr>
        <w:t xml:space="preserve">1 </w:t>
      </w:r>
      <w:r w:rsidRPr="00D06F90">
        <w:rPr>
          <w:sz w:val="20"/>
          <w:szCs w:val="20"/>
        </w:rPr>
        <w:t xml:space="preserve">Controlling for site, gender. </w:t>
      </w:r>
      <w:r w:rsidR="00DD25C7" w:rsidRPr="00D06F90">
        <w:rPr>
          <w:sz w:val="20"/>
          <w:szCs w:val="20"/>
        </w:rPr>
        <w:t>Values for covariates are not displayed for brevity.</w:t>
      </w:r>
      <w:r w:rsidR="0021575A" w:rsidRPr="00D06F90">
        <w:rPr>
          <w:sz w:val="20"/>
          <w:szCs w:val="20"/>
        </w:rPr>
        <w:t xml:space="preserve"> </w:t>
      </w:r>
      <w:r w:rsidR="00DD25C7" w:rsidRPr="00D06F90">
        <w:rPr>
          <w:sz w:val="20"/>
          <w:szCs w:val="20"/>
        </w:rPr>
        <w:t>MR= Matrix Reasoning</w:t>
      </w:r>
      <w:r w:rsidR="005F58AA" w:rsidRPr="00D06F90">
        <w:rPr>
          <w:sz w:val="20"/>
          <w:szCs w:val="20"/>
        </w:rPr>
        <w:t>, LNS=Letter Number Sequencing</w:t>
      </w:r>
      <w:r w:rsidR="009C0F3D" w:rsidRPr="00D06F90">
        <w:rPr>
          <w:sz w:val="20"/>
          <w:szCs w:val="20"/>
        </w:rPr>
        <w:t xml:space="preserve">, CR=cognitive reserve. </w:t>
      </w:r>
      <w:r w:rsidR="00B33E83" w:rsidRPr="00D06F90">
        <w:rPr>
          <w:sz w:val="20"/>
          <w:szCs w:val="20"/>
        </w:rPr>
        <w:t xml:space="preserve">Confidence intervals for </w:t>
      </w:r>
      <w:r w:rsidR="00DD25C7" w:rsidRPr="00D06F90">
        <w:rPr>
          <w:color w:val="000000"/>
          <w:sz w:val="20"/>
          <w:szCs w:val="20"/>
        </w:rPr>
        <w:t xml:space="preserve">all but the conditional effects of </w:t>
      </w:r>
      <w:r w:rsidR="009E01F7" w:rsidRPr="00D06F90">
        <w:rPr>
          <w:color w:val="000000"/>
          <w:sz w:val="20"/>
          <w:szCs w:val="20"/>
        </w:rPr>
        <w:t xml:space="preserve">age for </w:t>
      </w:r>
      <w:r w:rsidR="00DD25C7" w:rsidRPr="00D06F90">
        <w:rPr>
          <w:color w:val="000000"/>
          <w:sz w:val="20"/>
          <w:szCs w:val="20"/>
        </w:rPr>
        <w:t>each group</w:t>
      </w:r>
      <w:r w:rsidR="00B33E83" w:rsidRPr="00D06F90">
        <w:rPr>
          <w:color w:val="000000"/>
          <w:sz w:val="20"/>
          <w:szCs w:val="20"/>
        </w:rPr>
        <w:t xml:space="preserve"> </w:t>
      </w:r>
      <w:r w:rsidR="00B33E83" w:rsidRPr="00D06F90">
        <w:rPr>
          <w:sz w:val="20"/>
          <w:szCs w:val="20"/>
        </w:rPr>
        <w:t>are bias corrected.</w:t>
      </w:r>
    </w:p>
    <w:p w14:paraId="516F0A3D" w14:textId="77777777" w:rsidR="00CF4D22" w:rsidRPr="00D06F90" w:rsidRDefault="00CF4D22" w:rsidP="00CF4D22">
      <w:pPr>
        <w:rPr>
          <w:sz w:val="20"/>
          <w:szCs w:val="20"/>
        </w:rPr>
      </w:pPr>
    </w:p>
    <w:p w14:paraId="2BE8A519" w14:textId="77777777" w:rsidR="00CF4D22" w:rsidRPr="00D06F90" w:rsidRDefault="00CF4D22" w:rsidP="00CF4D22"/>
    <w:p w14:paraId="0F394EEE" w14:textId="388F5F55" w:rsidR="00CF4D22" w:rsidRPr="00D06F90" w:rsidRDefault="00CF4D22"/>
    <w:p w14:paraId="6F490569" w14:textId="01B514B3" w:rsidR="00F973E6" w:rsidRPr="00D06F90" w:rsidRDefault="00F973E6"/>
    <w:p w14:paraId="1AE7CB1B" w14:textId="49678781" w:rsidR="00624962" w:rsidRPr="00D06F90" w:rsidRDefault="00624962"/>
    <w:p w14:paraId="23C62F4A" w14:textId="0510F20B" w:rsidR="00624962" w:rsidRPr="00D06F90" w:rsidRDefault="00624962"/>
    <w:p w14:paraId="76224066" w14:textId="1B0D6FEF" w:rsidR="00624962" w:rsidRPr="00D06F90" w:rsidRDefault="00624962"/>
    <w:p w14:paraId="6D8BE66F" w14:textId="2B141C86" w:rsidR="00624962" w:rsidRPr="00D06F90" w:rsidRDefault="00624962"/>
    <w:p w14:paraId="3D96FF3F" w14:textId="64CAE110" w:rsidR="00624962" w:rsidRPr="00D06F90" w:rsidRDefault="00624962"/>
    <w:p w14:paraId="781F1871" w14:textId="77777777" w:rsidR="00BC3D80" w:rsidRPr="00D06F90" w:rsidRDefault="00624962" w:rsidP="00BC3D80">
      <w:pPr>
        <w:rPr>
          <w:i/>
        </w:rPr>
      </w:pPr>
      <w:r w:rsidRPr="00D06F90">
        <w:rPr>
          <w:noProof/>
        </w:rPr>
        <w:lastRenderedPageBreak/>
        <w:drawing>
          <wp:inline distT="0" distB="0" distL="0" distR="0" wp14:anchorId="00DC2FD9" wp14:editId="5100B46D">
            <wp:extent cx="8989695" cy="4510405"/>
            <wp:effectExtent l="63500" t="38100" r="65405" b="74295"/>
            <wp:docPr id="10" name="Diagram 10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1324FF47" w14:textId="77777777" w:rsidR="00BC3D80" w:rsidRPr="00D06F90" w:rsidRDefault="00BC3D80" w:rsidP="00BC3D80">
      <w:pPr>
        <w:rPr>
          <w:i/>
        </w:rPr>
      </w:pPr>
    </w:p>
    <w:p w14:paraId="72F697D9" w14:textId="4690CD0E" w:rsidR="00EE430F" w:rsidRPr="00D06F90" w:rsidRDefault="009C0F3D" w:rsidP="00BC3D80">
      <w:r w:rsidRPr="00D06F90">
        <w:rPr>
          <w:i/>
        </w:rPr>
        <w:t>Supplementary Figure 1.</w:t>
      </w:r>
      <w:r w:rsidRPr="00D06F90">
        <w:t xml:space="preserve"> Visual guide to</w:t>
      </w:r>
      <w:r w:rsidR="00E96DBE" w:rsidRPr="00D06F90">
        <w:t xml:space="preserve"> sequential </w:t>
      </w:r>
      <w:r w:rsidRPr="00D06F90">
        <w:t>analysis steps.</w:t>
      </w:r>
      <w:r w:rsidR="00D04A57" w:rsidRPr="00D06F90">
        <w:t xml:space="preserve"> </w:t>
      </w:r>
      <w:r w:rsidR="000C642D" w:rsidRPr="00D06F90">
        <w:t xml:space="preserve">MR = </w:t>
      </w:r>
      <w:r w:rsidR="00D24492" w:rsidRPr="00D06F90">
        <w:t>M</w:t>
      </w:r>
      <w:r w:rsidR="000C642D" w:rsidRPr="00D06F90">
        <w:t xml:space="preserve">atrix </w:t>
      </w:r>
      <w:r w:rsidR="00D24492" w:rsidRPr="00D06F90">
        <w:t>R</w:t>
      </w:r>
      <w:r w:rsidR="000C642D" w:rsidRPr="00D06F90">
        <w:t>easoning; LNS= Letter Number Sequencing; GF=global frontal; SF=superior frontal, RMF = rostral middle frontal; CMF=caudal middle frontal, POP=pars opercularis, PT=pars triangularis, PORB=pars orbitalis, LOF=lateral orbitofrontal;  MOF=medial orbitofrontal, PC=precentral and PARA=paracentral, FP= frontal pole volume.</w:t>
      </w:r>
      <w:r w:rsidR="00BC3D80" w:rsidRPr="00D06F90">
        <w:rPr>
          <w:vertAlign w:val="superscript"/>
        </w:rPr>
        <w:t>1</w:t>
      </w:r>
      <w:r w:rsidR="00BC3D80" w:rsidRPr="00D06F90">
        <w:t xml:space="preserve"> = </w:t>
      </w:r>
      <w:r w:rsidR="00D04A57" w:rsidRPr="00D06F90">
        <w:t>Gr</w:t>
      </w:r>
      <w:proofErr w:type="spellStart"/>
      <w:r w:rsidR="00C514FF" w:rsidRPr="00D06F90">
        <w:rPr>
          <w:lang w:val="en-US"/>
        </w:rPr>
        <w:t>oup</w:t>
      </w:r>
      <w:proofErr w:type="spellEnd"/>
      <w:r w:rsidR="00C514FF" w:rsidRPr="00D06F90">
        <w:rPr>
          <w:lang w:val="en-US"/>
        </w:rPr>
        <w:t xml:space="preserve"> was specified as a </w:t>
      </w:r>
      <w:proofErr w:type="spellStart"/>
      <w:r w:rsidR="00C514FF" w:rsidRPr="00D06F90">
        <w:rPr>
          <w:lang w:val="en-US"/>
        </w:rPr>
        <w:t>multicategorical</w:t>
      </w:r>
      <w:proofErr w:type="spellEnd"/>
      <w:r w:rsidR="00C514FF" w:rsidRPr="00D06F90">
        <w:rPr>
          <w:lang w:val="en-US"/>
        </w:rPr>
        <w:t xml:space="preserve"> moderator and results were produced in reference to the difference between each CR group and controls</w:t>
      </w:r>
    </w:p>
    <w:p w14:paraId="14501A71" w14:textId="3F54DCE7" w:rsidR="000C642D" w:rsidRPr="00D06F90" w:rsidRDefault="000C642D" w:rsidP="000C642D"/>
    <w:p w14:paraId="00EF0DB4" w14:textId="620E126A" w:rsidR="00624962" w:rsidRPr="00D06F90" w:rsidRDefault="00624962"/>
    <w:p w14:paraId="02CE8ED9" w14:textId="1D217BDC" w:rsidR="002B2FB4" w:rsidRPr="00D06F90" w:rsidRDefault="00C356FC" w:rsidP="00BB71B5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 w:rsidRPr="00D06F90">
        <w:rPr>
          <w:rFonts w:eastAsiaTheme="minorHAnsi"/>
          <w:noProof/>
          <w:lang w:val="en-US"/>
        </w:rPr>
        <w:lastRenderedPageBreak/>
        <w:drawing>
          <wp:anchor distT="0" distB="0" distL="114300" distR="114300" simplePos="0" relativeHeight="251676672" behindDoc="0" locked="0" layoutInCell="1" allowOverlap="1" wp14:anchorId="54BE7C20" wp14:editId="68548E14">
            <wp:simplePos x="0" y="0"/>
            <wp:positionH relativeFrom="column">
              <wp:posOffset>2338070</wp:posOffset>
            </wp:positionH>
            <wp:positionV relativeFrom="paragraph">
              <wp:posOffset>123190</wp:posOffset>
            </wp:positionV>
            <wp:extent cx="531230" cy="568960"/>
            <wp:effectExtent l="0" t="0" r="2540" b="2540"/>
            <wp:wrapNone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78720" behindDoc="0" locked="0" layoutInCell="1" allowOverlap="1" wp14:anchorId="12C34B0E" wp14:editId="52590C7D">
            <wp:simplePos x="0" y="0"/>
            <wp:positionH relativeFrom="column">
              <wp:posOffset>7804150</wp:posOffset>
            </wp:positionH>
            <wp:positionV relativeFrom="paragraph">
              <wp:posOffset>1666</wp:posOffset>
            </wp:positionV>
            <wp:extent cx="531230" cy="568960"/>
            <wp:effectExtent l="0" t="0" r="2540" b="254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80768" behindDoc="0" locked="0" layoutInCell="1" allowOverlap="1" wp14:anchorId="5BB8038F" wp14:editId="476F1899">
            <wp:simplePos x="0" y="0"/>
            <wp:positionH relativeFrom="column">
              <wp:posOffset>5091430</wp:posOffset>
            </wp:positionH>
            <wp:positionV relativeFrom="paragraph">
              <wp:posOffset>1667</wp:posOffset>
            </wp:positionV>
            <wp:extent cx="531230" cy="568960"/>
            <wp:effectExtent l="0" t="0" r="2540" b="254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3BDC4B12" wp14:editId="77BC6186">
            <wp:simplePos x="0" y="0"/>
            <wp:positionH relativeFrom="column">
              <wp:posOffset>5090160</wp:posOffset>
            </wp:positionH>
            <wp:positionV relativeFrom="paragraph">
              <wp:posOffset>2250440</wp:posOffset>
            </wp:positionV>
            <wp:extent cx="531230" cy="568960"/>
            <wp:effectExtent l="0" t="0" r="2540" b="254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71B5" w:rsidRPr="00D06F90"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6589725" wp14:editId="6147338C">
                <wp:simplePos x="0" y="0"/>
                <wp:positionH relativeFrom="column">
                  <wp:posOffset>2540</wp:posOffset>
                </wp:positionH>
                <wp:positionV relativeFrom="paragraph">
                  <wp:posOffset>567966</wp:posOffset>
                </wp:positionV>
                <wp:extent cx="429370" cy="262393"/>
                <wp:effectExtent l="0" t="0" r="2540" b="4445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370" cy="26239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480C1D9" w14:textId="23D213EC" w:rsidR="009A7847" w:rsidRPr="00BB71B5" w:rsidRDefault="009A7847">
                            <w:pP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 w:rsidRPr="00BB71B5"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6589725" id="_x0000_t202" coordsize="21600,21600" o:spt="202" path="m,l,21600r21600,l21600,xe">
                <v:stroke joinstyle="miter"/>
                <v:path gradientshapeok="t" o:connecttype="rect"/>
              </v:shapetype>
              <v:shape id="Text Box 16" o:spid="_x0000_s1026" type="#_x0000_t202" style="position:absolute;left:0;text-align:left;margin-left:.2pt;margin-top:44.7pt;width:33.8pt;height:20.6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" fillcolor="white [3201]" stroked="f" strokeweight=".5pt">
                <v:textbox>
                  <w:txbxContent>
                    <w:p w14:paraId="6480C1D9" w14:textId="23D213EC" w:rsidR="009A7847" w:rsidRPr="00BB71B5" w:rsidRDefault="009A7847">
                      <w:pP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 w:rsidRPr="00BB71B5"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2B2FB4" w:rsidRPr="00D06F90">
        <w:rPr>
          <w:rFonts w:eastAsiaTheme="minorHAnsi"/>
          <w:noProof/>
          <w:lang w:val="en-US"/>
        </w:rPr>
        <w:drawing>
          <wp:inline distT="0" distB="0" distL="0" distR="0" wp14:anchorId="4B2C6FEC" wp14:editId="7672929D">
            <wp:extent cx="2703600" cy="2160000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3D0470DE" wp14:editId="246F9B0E">
            <wp:extent cx="2703600" cy="2160000"/>
            <wp:effectExtent l="0" t="0" r="190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72BB8E20" wp14:editId="689C320A">
            <wp:extent cx="2703600" cy="2160000"/>
            <wp:effectExtent l="0" t="0" r="190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62A7EBB4" wp14:editId="4B388E30">
            <wp:extent cx="2703600" cy="2160000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483927" w14:textId="74EA10FB" w:rsidR="008A7923" w:rsidRPr="00D06F90" w:rsidRDefault="008A7923" w:rsidP="008A7923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6B1112B0" w14:textId="0245F78E" w:rsidR="008A7923" w:rsidRPr="00D06F90" w:rsidRDefault="008A7923" w:rsidP="008A7923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0906E38D" w14:textId="42ACE766" w:rsidR="008A7923" w:rsidRPr="00D06F90" w:rsidRDefault="00C356FC" w:rsidP="00C514FF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 w:rsidRPr="00D06F90">
        <w:rPr>
          <w:rFonts w:eastAsiaTheme="minorHAnsi"/>
          <w:noProof/>
          <w:lang w:val="en-US"/>
        </w:rPr>
        <w:lastRenderedPageBreak/>
        <w:drawing>
          <wp:anchor distT="0" distB="0" distL="114300" distR="114300" simplePos="0" relativeHeight="251666432" behindDoc="0" locked="0" layoutInCell="1" allowOverlap="1" wp14:anchorId="27B3143C" wp14:editId="5432BB8E">
            <wp:simplePos x="0" y="0"/>
            <wp:positionH relativeFrom="column">
              <wp:posOffset>5085715</wp:posOffset>
            </wp:positionH>
            <wp:positionV relativeFrom="paragraph">
              <wp:posOffset>2165350</wp:posOffset>
            </wp:positionV>
            <wp:extent cx="530860" cy="568960"/>
            <wp:effectExtent l="0" t="0" r="2540" b="254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86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70528" behindDoc="0" locked="0" layoutInCell="1" allowOverlap="1" wp14:anchorId="520FDEE3" wp14:editId="78BB2AA8">
            <wp:simplePos x="0" y="0"/>
            <wp:positionH relativeFrom="column">
              <wp:posOffset>7844790</wp:posOffset>
            </wp:positionH>
            <wp:positionV relativeFrom="paragraph">
              <wp:posOffset>1270</wp:posOffset>
            </wp:positionV>
            <wp:extent cx="531230" cy="568960"/>
            <wp:effectExtent l="0" t="0" r="2540" b="254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72576" behindDoc="0" locked="0" layoutInCell="1" allowOverlap="1" wp14:anchorId="2B4D9460" wp14:editId="2E556915">
            <wp:simplePos x="0" y="0"/>
            <wp:positionH relativeFrom="column">
              <wp:posOffset>5083810</wp:posOffset>
            </wp:positionH>
            <wp:positionV relativeFrom="paragraph">
              <wp:posOffset>-8890</wp:posOffset>
            </wp:positionV>
            <wp:extent cx="531230" cy="568960"/>
            <wp:effectExtent l="0" t="0" r="2540" b="254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rFonts w:eastAsiaTheme="minorHAnsi"/>
          <w:noProof/>
          <w:lang w:val="en-US"/>
        </w:rPr>
        <w:drawing>
          <wp:anchor distT="0" distB="0" distL="114300" distR="114300" simplePos="0" relativeHeight="251674624" behindDoc="0" locked="0" layoutInCell="1" allowOverlap="1" wp14:anchorId="51775BBE" wp14:editId="14F0BFED">
            <wp:simplePos x="0" y="0"/>
            <wp:positionH relativeFrom="column">
              <wp:posOffset>2297430</wp:posOffset>
            </wp:positionH>
            <wp:positionV relativeFrom="paragraph">
              <wp:posOffset>52070</wp:posOffset>
            </wp:positionV>
            <wp:extent cx="531230" cy="568960"/>
            <wp:effectExtent l="0" t="0" r="2540" b="254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30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6765B" w:rsidRPr="00D06F90"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FE62A6C" wp14:editId="1703D205">
                <wp:simplePos x="0" y="0"/>
                <wp:positionH relativeFrom="column">
                  <wp:posOffset>0</wp:posOffset>
                </wp:positionH>
                <wp:positionV relativeFrom="paragraph">
                  <wp:posOffset>419707</wp:posOffset>
                </wp:positionV>
                <wp:extent cx="429370" cy="262393"/>
                <wp:effectExtent l="0" t="0" r="2540" b="4445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370" cy="26239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3DE1A7D" w14:textId="7FE5E650" w:rsidR="009A7847" w:rsidRPr="00BB71B5" w:rsidRDefault="009A7847" w:rsidP="00BB71B5">
                            <w:pP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b</w:t>
                            </w:r>
                            <w:r w:rsidRPr="00BB71B5">
                              <w:rPr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E62A6C" id="Text Box 17" o:spid="_x0000_s1027" type="#_x0000_t202" style="position:absolute;left:0;text-align:left;margin-left:0;margin-top:33.05pt;width:33.8pt;height:20.6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" fillcolor="white [3201]" stroked="f" strokeweight=".5pt">
                <v:textbox>
                  <w:txbxContent>
                    <w:p w14:paraId="33DE1A7D" w14:textId="7FE5E650" w:rsidR="009A7847" w:rsidRPr="00BB71B5" w:rsidRDefault="009A7847" w:rsidP="00BB71B5">
                      <w:pP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b</w:t>
                      </w:r>
                      <w:r w:rsidRPr="00BB71B5">
                        <w:rPr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535F1B99" wp14:editId="53B39822">
            <wp:extent cx="2703600" cy="2160000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65B283B3" wp14:editId="2BE0423E">
            <wp:extent cx="2703600" cy="2160000"/>
            <wp:effectExtent l="0" t="0" r="190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A7923" w:rsidRPr="00D06F90">
        <w:rPr>
          <w:rFonts w:eastAsiaTheme="minorHAnsi"/>
          <w:noProof/>
          <w:lang w:val="en-US"/>
        </w:rPr>
        <w:drawing>
          <wp:inline distT="0" distB="0" distL="0" distR="0" wp14:anchorId="09CFDBE3" wp14:editId="1A48CE97">
            <wp:extent cx="2703600" cy="2160000"/>
            <wp:effectExtent l="0" t="0" r="190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514FF" w:rsidRPr="00D06F90">
        <w:rPr>
          <w:rFonts w:eastAsiaTheme="minorHAnsi"/>
          <w:noProof/>
          <w:lang w:val="en-US"/>
        </w:rPr>
        <w:drawing>
          <wp:inline distT="0" distB="0" distL="0" distR="0" wp14:anchorId="1E7FE8E6" wp14:editId="7DD5A13F">
            <wp:extent cx="2703600" cy="2160000"/>
            <wp:effectExtent l="0" t="0" r="190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E8771D" w14:textId="5D4B7E40" w:rsidR="008A7923" w:rsidRPr="00D06F90" w:rsidRDefault="008A7923" w:rsidP="00BB71B5">
      <w:pPr>
        <w:autoSpaceDE w:val="0"/>
        <w:autoSpaceDN w:val="0"/>
        <w:adjustRightInd w:val="0"/>
        <w:spacing w:line="400" w:lineRule="atLeast"/>
        <w:jc w:val="center"/>
        <w:rPr>
          <w:rFonts w:eastAsiaTheme="minorHAnsi"/>
          <w:lang w:val="en-US"/>
        </w:rPr>
      </w:pPr>
    </w:p>
    <w:p w14:paraId="5DFCDADB" w14:textId="24DE8FFD" w:rsidR="00B04EC2" w:rsidRPr="00D06F90" w:rsidRDefault="00B04EC2" w:rsidP="000776B8">
      <w:pPr>
        <w:autoSpaceDE w:val="0"/>
        <w:autoSpaceDN w:val="0"/>
        <w:adjustRightInd w:val="0"/>
        <w:spacing w:line="400" w:lineRule="atLeast"/>
      </w:pPr>
      <w:r w:rsidRPr="00D06F90">
        <w:rPr>
          <w:i/>
        </w:rPr>
        <w:t xml:space="preserve">Supplementary Figure </w:t>
      </w:r>
      <w:r w:rsidR="009C0F3D" w:rsidRPr="00D06F90">
        <w:rPr>
          <w:i/>
        </w:rPr>
        <w:t>2</w:t>
      </w:r>
      <w:r w:rsidRPr="00D06F90">
        <w:rPr>
          <w:i/>
        </w:rPr>
        <w:t xml:space="preserve">. </w:t>
      </w:r>
      <w:r w:rsidRPr="00D06F90">
        <w:t xml:space="preserve">Diagnostic differences in age-related </w:t>
      </w:r>
      <w:r w:rsidR="00330DFD" w:rsidRPr="00D06F90">
        <w:t>brain structural</w:t>
      </w:r>
      <w:r w:rsidRPr="00D06F90">
        <w:t xml:space="preserve"> </w:t>
      </w:r>
      <w:r w:rsidR="00D500D0" w:rsidRPr="00D06F90">
        <w:t>change</w:t>
      </w:r>
      <w:r w:rsidR="00F23590" w:rsidRPr="00D06F90">
        <w:t>; P</w:t>
      </w:r>
      <w:r w:rsidR="00BB71B5" w:rsidRPr="00D06F90">
        <w:t xml:space="preserve">anel </w:t>
      </w:r>
      <w:r w:rsidR="00F23590" w:rsidRPr="00D06F90">
        <w:t>A</w:t>
      </w:r>
      <w:r w:rsidR="00BB71B5" w:rsidRPr="00D06F90">
        <w:t xml:space="preserve">) </w:t>
      </w:r>
      <w:r w:rsidR="00F23590" w:rsidRPr="00D06F90">
        <w:t>V</w:t>
      </w:r>
      <w:r w:rsidR="00BB71B5" w:rsidRPr="00D06F90">
        <w:t xml:space="preserve">olume; </w:t>
      </w:r>
      <w:r w:rsidR="00F23590" w:rsidRPr="00D06F90">
        <w:t>P</w:t>
      </w:r>
      <w:r w:rsidR="00BB71B5" w:rsidRPr="00D06F90">
        <w:t xml:space="preserve">anel </w:t>
      </w:r>
      <w:r w:rsidR="00F23590" w:rsidRPr="00D06F90">
        <w:t>B</w:t>
      </w:r>
      <w:r w:rsidR="00BB71B5" w:rsidRPr="00D06F90">
        <w:t xml:space="preserve">) </w:t>
      </w:r>
      <w:r w:rsidR="00F23590" w:rsidRPr="00D06F90">
        <w:rPr>
          <w:lang w:val="en-US"/>
        </w:rPr>
        <w:t>Surface a</w:t>
      </w:r>
      <w:r w:rsidR="00BB71B5" w:rsidRPr="00D06F90">
        <w:rPr>
          <w:lang w:val="en-US"/>
        </w:rPr>
        <w:t>rea</w:t>
      </w:r>
      <w:r w:rsidR="00D500D0" w:rsidRPr="00D06F90">
        <w:rPr>
          <w:lang w:val="en-US"/>
        </w:rPr>
        <w:t xml:space="preserve">. Volume </w:t>
      </w:r>
      <w:r w:rsidR="000776B8" w:rsidRPr="00D06F90">
        <w:rPr>
          <w:lang w:val="en-US"/>
        </w:rPr>
        <w:t>is</w:t>
      </w:r>
      <w:r w:rsidR="00D500D0" w:rsidRPr="00D06F90">
        <w:rPr>
          <w:lang w:val="en-US"/>
        </w:rPr>
        <w:t xml:space="preserve"> reported</w:t>
      </w:r>
      <w:r w:rsidR="000776B8" w:rsidRPr="00D06F90">
        <w:rPr>
          <w:lang w:val="en-US"/>
        </w:rPr>
        <w:t xml:space="preserve"> in mm</w:t>
      </w:r>
      <w:r w:rsidR="000776B8" w:rsidRPr="00D06F90">
        <w:rPr>
          <w:vertAlign w:val="superscript"/>
          <w:lang w:val="en-US"/>
        </w:rPr>
        <w:t>3</w:t>
      </w:r>
      <w:r w:rsidR="00D500D0" w:rsidRPr="00D06F90">
        <w:rPr>
          <w:lang w:val="en-US"/>
        </w:rPr>
        <w:t>, s</w:t>
      </w:r>
      <w:r w:rsidR="000776B8" w:rsidRPr="00D06F90">
        <w:rPr>
          <w:lang w:val="en-US"/>
        </w:rPr>
        <w:t>urface area</w:t>
      </w:r>
      <w:r w:rsidR="00D500D0" w:rsidRPr="00D06F90">
        <w:rPr>
          <w:lang w:val="en-US"/>
        </w:rPr>
        <w:t xml:space="preserve"> reported</w:t>
      </w:r>
      <w:r w:rsidR="000776B8" w:rsidRPr="00D06F90">
        <w:rPr>
          <w:vertAlign w:val="superscript"/>
          <w:lang w:val="en-US"/>
        </w:rPr>
        <w:t xml:space="preserve"> </w:t>
      </w:r>
      <w:r w:rsidR="000776B8" w:rsidRPr="00D06F90">
        <w:rPr>
          <w:lang w:val="en-US"/>
        </w:rPr>
        <w:t>in mm</w:t>
      </w:r>
      <w:r w:rsidR="000776B8" w:rsidRPr="00D06F90">
        <w:rPr>
          <w:vertAlign w:val="superscript"/>
          <w:lang w:val="en-US"/>
        </w:rPr>
        <w:t>2</w:t>
      </w:r>
      <w:r w:rsidR="00D500D0" w:rsidRPr="00D06F90">
        <w:rPr>
          <w:lang w:val="en-US"/>
        </w:rPr>
        <w:t>,</w:t>
      </w:r>
      <w:r w:rsidR="000776B8" w:rsidRPr="00D06F90">
        <w:rPr>
          <w:vertAlign w:val="superscript"/>
          <w:lang w:val="en-US"/>
        </w:rPr>
        <w:t xml:space="preserve"> </w:t>
      </w:r>
      <w:r w:rsidR="00D500D0" w:rsidRPr="00D06F90">
        <w:t>a</w:t>
      </w:r>
      <w:r w:rsidR="00BB71B5" w:rsidRPr="00D06F90">
        <w:t>ge is reported in years</w:t>
      </w:r>
      <w:r w:rsidR="00D500D0" w:rsidRPr="00D06F90">
        <w:t>. Sz = schizophrenia-spectrum group; HC = healthy controls.</w:t>
      </w:r>
      <w:r w:rsidR="00330DFD" w:rsidRPr="00D06F90">
        <w:t xml:space="preserve"> </w:t>
      </w:r>
      <w:r w:rsidR="00475148" w:rsidRPr="00D06F90">
        <w:t>Graphs re</w:t>
      </w:r>
      <w:r w:rsidR="00A17802" w:rsidRPr="00D06F90">
        <w:t>present</w:t>
      </w:r>
      <w:r w:rsidR="00475148" w:rsidRPr="00D06F90">
        <w:t xml:space="preserve"> brain regions </w:t>
      </w:r>
      <w:r w:rsidR="00A17802" w:rsidRPr="00D06F90">
        <w:t>for</w:t>
      </w:r>
      <w:r w:rsidR="00475148" w:rsidRPr="00D06F90">
        <w:t xml:space="preserve"> which age*diagnosis interactions survived FDR correction.</w:t>
      </w:r>
    </w:p>
    <w:p w14:paraId="62C78A1E" w14:textId="1C0A9650" w:rsidR="00B04EC2" w:rsidRPr="00D06F90" w:rsidRDefault="00B04EC2"/>
    <w:p w14:paraId="5D3546BD" w14:textId="5FE7AC08" w:rsidR="00B04EC2" w:rsidRPr="00D06F90" w:rsidRDefault="00B04EC2"/>
    <w:p w14:paraId="55BF93E9" w14:textId="6AAC5D8A" w:rsidR="00B04EC2" w:rsidRPr="00D06F90" w:rsidRDefault="00B04EC2"/>
    <w:p w14:paraId="4FF3916D" w14:textId="23E719AC" w:rsidR="007F76B5" w:rsidRPr="00D06F90" w:rsidRDefault="00F822D8" w:rsidP="007F76B5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  <w:r w:rsidRPr="00D06F90">
        <w:rPr>
          <w:rFonts w:eastAsiaTheme="minorHAnsi"/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BB5009A" wp14:editId="63A13815">
                <wp:simplePos x="0" y="0"/>
                <wp:positionH relativeFrom="column">
                  <wp:posOffset>4436110</wp:posOffset>
                </wp:positionH>
                <wp:positionV relativeFrom="paragraph">
                  <wp:posOffset>-17145</wp:posOffset>
                </wp:positionV>
                <wp:extent cx="408305" cy="261620"/>
                <wp:effectExtent l="0" t="0" r="0" b="508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305" cy="2616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7FB6638" w14:textId="250DCDFF" w:rsidR="009A7847" w:rsidRPr="00C84910" w:rsidRDefault="009A7847" w:rsidP="00C84910">
                            <w:r>
                              <w:t>b</w:t>
                            </w:r>
                            <w:r w:rsidRPr="00C84910"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B5009A" id="Text Box 4" o:spid="_x0000_s1028" type="#_x0000_t202" style="position:absolute;left:0;text-align:left;margin-left:349.3pt;margin-top:-1.35pt;width:32.15pt;height:20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" fillcolor="white [3201]" stroked="f" strokeweight=".5pt">
                <v:textbox>
                  <w:txbxContent>
                    <w:p w14:paraId="17FB6638" w14:textId="250DCDFF" w:rsidR="009A7847" w:rsidRPr="00C84910" w:rsidRDefault="009A7847" w:rsidP="00C84910">
                      <w:r>
                        <w:t>b</w:t>
                      </w:r>
                      <w:r w:rsidRPr="00C84910"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D06F90">
        <w:rPr>
          <w:rFonts w:eastAsiaTheme="minorHAnsi"/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D51DA65" wp14:editId="35A50836">
                <wp:simplePos x="0" y="0"/>
                <wp:positionH relativeFrom="column">
                  <wp:posOffset>13970</wp:posOffset>
                </wp:positionH>
                <wp:positionV relativeFrom="paragraph">
                  <wp:posOffset>-17145</wp:posOffset>
                </wp:positionV>
                <wp:extent cx="408562" cy="330740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562" cy="3307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0AFDF77" w14:textId="7FC1B855" w:rsidR="009A7847" w:rsidRPr="00C84910" w:rsidRDefault="009A7847">
                            <w:r w:rsidRPr="00C84910"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51DA65" id="Text Box 3" o:spid="_x0000_s1029" type="#_x0000_t202" style="position:absolute;left:0;text-align:left;margin-left:1.1pt;margin-top:-1.35pt;width:32.15pt;height:26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" fillcolor="white [3201]" stroked="f" strokeweight=".5pt">
                <v:textbox>
                  <w:txbxContent>
                    <w:p w14:paraId="50AFDF77" w14:textId="7FC1B855" w:rsidR="009A7847" w:rsidRPr="00C84910" w:rsidRDefault="009A7847">
                      <w:r w:rsidRPr="00C84910"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7F76B5" w:rsidRPr="00D06F90">
        <w:rPr>
          <w:rFonts w:eastAsiaTheme="minorHAnsi"/>
          <w:noProof/>
          <w:lang w:val="en-US"/>
        </w:rPr>
        <w:drawing>
          <wp:inline distT="0" distB="0" distL="0" distR="0" wp14:anchorId="121258C4" wp14:editId="44998E60">
            <wp:extent cx="4496400" cy="3600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64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F76B5" w:rsidRPr="00D06F90">
        <w:rPr>
          <w:rFonts w:eastAsiaTheme="minorHAnsi"/>
          <w:noProof/>
          <w:lang w:val="en-US"/>
        </w:rPr>
        <w:drawing>
          <wp:inline distT="0" distB="0" distL="0" distR="0" wp14:anchorId="5385D2C4" wp14:editId="7B8CC8AF">
            <wp:extent cx="4496400" cy="3600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64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356FC" w:rsidRPr="00D06F90">
        <w:rPr>
          <w:noProof/>
        </w:rPr>
        <w:t xml:space="preserve"> </w:t>
      </w:r>
    </w:p>
    <w:p w14:paraId="4E1EF5D6" w14:textId="77777777" w:rsidR="007F76B5" w:rsidRPr="00D06F90" w:rsidRDefault="007F76B5" w:rsidP="007F76B5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08F69D09" w14:textId="11918E85" w:rsidR="008F5C07" w:rsidRPr="00D06F90" w:rsidRDefault="008F5C07" w:rsidP="008F5C07">
      <w:pPr>
        <w:autoSpaceDE w:val="0"/>
        <w:autoSpaceDN w:val="0"/>
        <w:adjustRightInd w:val="0"/>
        <w:jc w:val="center"/>
        <w:rPr>
          <w:rFonts w:eastAsiaTheme="minorHAnsi"/>
          <w:lang w:val="en-US"/>
        </w:rPr>
      </w:pPr>
    </w:p>
    <w:p w14:paraId="77F30A34" w14:textId="75522F95" w:rsidR="008F5C07" w:rsidRPr="00D06F90" w:rsidRDefault="008F5C07" w:rsidP="008F5C07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4E1F7AE7" w14:textId="33017D16" w:rsidR="00C2112E" w:rsidRPr="00D06F90" w:rsidRDefault="008F5C07">
      <w:r w:rsidRPr="00D06F90">
        <w:rPr>
          <w:i/>
        </w:rPr>
        <w:t xml:space="preserve">Supplementary Figure </w:t>
      </w:r>
      <w:r w:rsidR="009C0F3D" w:rsidRPr="00D06F90">
        <w:rPr>
          <w:i/>
        </w:rPr>
        <w:t>3</w:t>
      </w:r>
      <w:r w:rsidRPr="00D06F90">
        <w:rPr>
          <w:i/>
        </w:rPr>
        <w:t xml:space="preserve">. </w:t>
      </w:r>
      <w:r w:rsidRPr="00D06F90">
        <w:t xml:space="preserve">Age-related decline in cognition for low and average </w:t>
      </w:r>
      <w:r w:rsidR="009C0F3D" w:rsidRPr="00D06F90">
        <w:t>cognitive reserve</w:t>
      </w:r>
      <w:r w:rsidRPr="00D06F90">
        <w:t xml:space="preserve"> (</w:t>
      </w:r>
      <w:r w:rsidR="009C0F3D" w:rsidRPr="00D06F90">
        <w:t>CR</w:t>
      </w:r>
      <w:r w:rsidRPr="00D06F90">
        <w:t>) schizophrenia</w:t>
      </w:r>
      <w:r w:rsidR="00B16379" w:rsidRPr="00D06F90">
        <w:t>-spectrum</w:t>
      </w:r>
      <w:r w:rsidRPr="00D06F90">
        <w:t xml:space="preserve"> subgroups. </w:t>
      </w:r>
      <w:r w:rsidR="00C84910" w:rsidRPr="00D06F90">
        <w:t>a</w:t>
      </w:r>
      <w:r w:rsidRPr="00D06F90">
        <w:t xml:space="preserve">) Matrix Reasoning; </w:t>
      </w:r>
      <w:r w:rsidR="00C84910" w:rsidRPr="00D06F90">
        <w:t>b</w:t>
      </w:r>
      <w:r w:rsidRPr="00D06F90">
        <w:t xml:space="preserve">) Letter Number Sequencing (LNS). </w:t>
      </w:r>
      <w:r w:rsidR="00C84910" w:rsidRPr="00D06F90">
        <w:t xml:space="preserve">Age is reported in years. </w:t>
      </w:r>
      <w:r w:rsidRPr="00D06F90">
        <w:t xml:space="preserve">Note that </w:t>
      </w:r>
      <w:r w:rsidR="00C0094D" w:rsidRPr="00D06F90">
        <w:t>the age*</w:t>
      </w:r>
      <w:r w:rsidR="009C0F3D" w:rsidRPr="00D06F90">
        <w:t xml:space="preserve"> CR</w:t>
      </w:r>
      <w:r w:rsidR="00C0094D" w:rsidRPr="00D06F90">
        <w:t xml:space="preserve"> interaction effect for Matrix Reasoning survived FDR correction, but </w:t>
      </w:r>
      <w:r w:rsidRPr="00D06F90">
        <w:t>the age*</w:t>
      </w:r>
      <w:r w:rsidR="009C0F3D" w:rsidRPr="00D06F90">
        <w:t xml:space="preserve"> CR</w:t>
      </w:r>
      <w:r w:rsidRPr="00D06F90">
        <w:t xml:space="preserve"> subgroup interaction for the LNS only trended toward significance. </w:t>
      </w:r>
      <w:r w:rsidR="00C0094D" w:rsidRPr="00D06F90">
        <w:t>T</w:t>
      </w:r>
      <w:r w:rsidRPr="00D06F90">
        <w:t xml:space="preserve">he effects of age on LNS scores differed between </w:t>
      </w:r>
      <w:r w:rsidR="009C0F3D" w:rsidRPr="00D06F90">
        <w:t>CR</w:t>
      </w:r>
      <w:r w:rsidRPr="00D06F90">
        <w:t xml:space="preserve"> subgroups, such that only the low </w:t>
      </w:r>
      <w:r w:rsidR="009C0F3D" w:rsidRPr="00D06F90">
        <w:t>CR</w:t>
      </w:r>
      <w:r w:rsidRPr="00D06F90">
        <w:t xml:space="preserve"> subgroup showed a decline in LNS performance with age. Age-related decline in Matrix Reasoning performance was evident for both low and average </w:t>
      </w:r>
      <w:r w:rsidR="009C0F3D" w:rsidRPr="00D06F90">
        <w:t>CR</w:t>
      </w:r>
      <w:r w:rsidRPr="00D06F90">
        <w:t xml:space="preserve"> subgroups, but decline was significantly more exaggerated in the former.</w:t>
      </w:r>
    </w:p>
    <w:p w14:paraId="5B288F6E" w14:textId="3E135204" w:rsidR="00B21700" w:rsidRPr="00D06F90" w:rsidRDefault="00B21700"/>
    <w:p w14:paraId="063E423E" w14:textId="1D7FEF63" w:rsidR="00B21700" w:rsidRPr="00D06F90" w:rsidRDefault="00B21700"/>
    <w:p w14:paraId="500F588B" w14:textId="77C4B372" w:rsidR="00B21700" w:rsidRPr="00D06F90" w:rsidRDefault="00B21700"/>
    <w:p w14:paraId="50250C48" w14:textId="38550757" w:rsidR="00B21700" w:rsidRPr="00D06F90" w:rsidRDefault="00B21700"/>
    <w:p w14:paraId="31075EA3" w14:textId="02C65861" w:rsidR="00B21700" w:rsidRPr="00D06F90" w:rsidRDefault="00B21700"/>
    <w:p w14:paraId="0E392775" w14:textId="41AB590C" w:rsidR="00B21700" w:rsidRPr="00D06F90" w:rsidRDefault="00B21700"/>
    <w:p w14:paraId="62C5E0B7" w14:textId="0231C587" w:rsidR="00B21700" w:rsidRPr="00D06F90" w:rsidRDefault="00B21700" w:rsidP="00B21700">
      <w:pPr>
        <w:autoSpaceDE w:val="0"/>
        <w:autoSpaceDN w:val="0"/>
        <w:adjustRightInd w:val="0"/>
        <w:rPr>
          <w:rFonts w:eastAsiaTheme="minorHAnsi"/>
          <w:lang w:val="en-US"/>
        </w:rPr>
      </w:pPr>
      <w:r w:rsidRPr="00D06F90">
        <w:rPr>
          <w:noProof/>
          <w:lang w:val="en-US"/>
        </w:rPr>
        <w:lastRenderedPageBreak/>
        <w:drawing>
          <wp:anchor distT="0" distB="0" distL="114300" distR="114300" simplePos="0" relativeHeight="251688960" behindDoc="0" locked="0" layoutInCell="1" allowOverlap="1" wp14:anchorId="42283694" wp14:editId="6735D30C">
            <wp:simplePos x="0" y="0"/>
            <wp:positionH relativeFrom="column">
              <wp:posOffset>1737880</wp:posOffset>
            </wp:positionH>
            <wp:positionV relativeFrom="paragraph">
              <wp:posOffset>462</wp:posOffset>
            </wp:positionV>
            <wp:extent cx="2880000" cy="2300400"/>
            <wp:effectExtent l="0" t="0" r="3175" b="0"/>
            <wp:wrapSquare wrapText="bothSides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noProof/>
          <w:lang w:val="en-US"/>
        </w:rPr>
        <w:drawing>
          <wp:anchor distT="0" distB="0" distL="114300" distR="114300" simplePos="0" relativeHeight="251691008" behindDoc="0" locked="0" layoutInCell="1" allowOverlap="1" wp14:anchorId="05C2BEEC" wp14:editId="1BF40849">
            <wp:simplePos x="0" y="0"/>
            <wp:positionH relativeFrom="column">
              <wp:posOffset>4370763</wp:posOffset>
            </wp:positionH>
            <wp:positionV relativeFrom="paragraph">
              <wp:posOffset>519</wp:posOffset>
            </wp:positionV>
            <wp:extent cx="2880000" cy="2300400"/>
            <wp:effectExtent l="0" t="0" r="3175" b="0"/>
            <wp:wrapSquare wrapText="bothSides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C4AB946" w14:textId="6414748E" w:rsidR="00B21700" w:rsidRPr="00D06F90" w:rsidRDefault="00B21700" w:rsidP="00B21700">
      <w:pPr>
        <w:autoSpaceDE w:val="0"/>
        <w:autoSpaceDN w:val="0"/>
        <w:adjustRightInd w:val="0"/>
        <w:rPr>
          <w:rFonts w:eastAsiaTheme="minorHAnsi"/>
          <w:lang w:val="en-US"/>
        </w:rPr>
      </w:pPr>
    </w:p>
    <w:p w14:paraId="39B2A8BE" w14:textId="57DCE1B1" w:rsidR="00B21700" w:rsidRPr="00D06F90" w:rsidRDefault="00B21700" w:rsidP="00B21700">
      <w:pPr>
        <w:autoSpaceDE w:val="0"/>
        <w:autoSpaceDN w:val="0"/>
        <w:adjustRightInd w:val="0"/>
        <w:spacing w:line="400" w:lineRule="atLeast"/>
        <w:rPr>
          <w:rFonts w:eastAsiaTheme="minorHAnsi"/>
          <w:lang w:val="en-US"/>
        </w:rPr>
      </w:pPr>
    </w:p>
    <w:p w14:paraId="6583EBE9" w14:textId="0873799E" w:rsidR="00B21700" w:rsidRPr="00D06F90" w:rsidRDefault="00B21700"/>
    <w:p w14:paraId="21B55F52" w14:textId="38458A7A" w:rsidR="00C2112E" w:rsidRPr="00D06F90" w:rsidRDefault="00C2112E"/>
    <w:p w14:paraId="1FA65671" w14:textId="12025995" w:rsidR="00C2112E" w:rsidRPr="00D06F90" w:rsidRDefault="00C2112E" w:rsidP="00C2112E">
      <w:pPr>
        <w:pStyle w:val="EndNoteBibliographyTitle"/>
      </w:pPr>
    </w:p>
    <w:p w14:paraId="2FD6E0E0" w14:textId="2BE864F4" w:rsidR="00C2112E" w:rsidRPr="00D06F90" w:rsidRDefault="00C2112E" w:rsidP="00C2112E">
      <w:pPr>
        <w:pStyle w:val="EndNoteBibliographyTitle"/>
      </w:pPr>
    </w:p>
    <w:p w14:paraId="699E8539" w14:textId="10D1627E" w:rsidR="00C514FF" w:rsidRPr="00D06F90" w:rsidRDefault="00C514FF" w:rsidP="009C0F3D">
      <w:pPr>
        <w:pStyle w:val="EndNoteBibliographyTitle"/>
        <w:outlineLvl w:val="0"/>
      </w:pPr>
    </w:p>
    <w:p w14:paraId="51BF5280" w14:textId="3DD5E714" w:rsidR="00C514FF" w:rsidRPr="00D06F90" w:rsidRDefault="00C514FF" w:rsidP="009C0F3D">
      <w:pPr>
        <w:pStyle w:val="EndNoteBibliographyTitle"/>
        <w:outlineLvl w:val="0"/>
      </w:pPr>
    </w:p>
    <w:p w14:paraId="56C4AD2D" w14:textId="0B6088BF" w:rsidR="00C514FF" w:rsidRPr="00D06F90" w:rsidRDefault="00C514FF" w:rsidP="009C0F3D">
      <w:pPr>
        <w:pStyle w:val="EndNoteBibliographyTitle"/>
        <w:outlineLvl w:val="0"/>
      </w:pPr>
    </w:p>
    <w:p w14:paraId="116ABC5D" w14:textId="40DE275C" w:rsidR="00B21700" w:rsidRPr="00D06F90" w:rsidRDefault="00B21700" w:rsidP="009C0F3D">
      <w:pPr>
        <w:pStyle w:val="EndNoteBibliographyTitle"/>
        <w:outlineLvl w:val="0"/>
      </w:pPr>
    </w:p>
    <w:p w14:paraId="259879BC" w14:textId="0833605B" w:rsidR="00B21700" w:rsidRPr="00D06F90" w:rsidRDefault="00B21700" w:rsidP="009C0F3D">
      <w:pPr>
        <w:pStyle w:val="EndNoteBibliographyTitle"/>
        <w:outlineLvl w:val="0"/>
      </w:pPr>
    </w:p>
    <w:p w14:paraId="681536FF" w14:textId="16A04FB4" w:rsidR="00B21700" w:rsidRPr="00D06F90" w:rsidRDefault="00B21700" w:rsidP="009C0F3D">
      <w:pPr>
        <w:pStyle w:val="EndNoteBibliographyTitle"/>
        <w:outlineLvl w:val="0"/>
      </w:pPr>
    </w:p>
    <w:p w14:paraId="3D99C418" w14:textId="611504FE" w:rsidR="00B21700" w:rsidRPr="00D06F90" w:rsidRDefault="00B21700" w:rsidP="009C0F3D">
      <w:pPr>
        <w:pStyle w:val="EndNoteBibliographyTitle"/>
        <w:outlineLvl w:val="0"/>
      </w:pPr>
      <w:r w:rsidRPr="00D06F90">
        <w:drawing>
          <wp:anchor distT="0" distB="0" distL="114300" distR="114300" simplePos="0" relativeHeight="251689984" behindDoc="0" locked="0" layoutInCell="1" allowOverlap="1" wp14:anchorId="058F8D9C" wp14:editId="5038ECDA">
            <wp:simplePos x="0" y="0"/>
            <wp:positionH relativeFrom="column">
              <wp:posOffset>6140911</wp:posOffset>
            </wp:positionH>
            <wp:positionV relativeFrom="paragraph">
              <wp:posOffset>265315</wp:posOffset>
            </wp:positionV>
            <wp:extent cx="2880000" cy="2412000"/>
            <wp:effectExtent l="0" t="0" r="3175" b="0"/>
            <wp:wrapSquare wrapText="bothSides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41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111C6A4" w14:textId="78423B31" w:rsidR="00B21700" w:rsidRPr="00D06F90" w:rsidRDefault="00B21700" w:rsidP="009C0F3D">
      <w:pPr>
        <w:pStyle w:val="EndNoteBibliographyTitle"/>
        <w:outlineLvl w:val="0"/>
      </w:pPr>
      <w:r w:rsidRPr="00D06F90">
        <w:rPr>
          <w:rFonts w:eastAsiaTheme="minorHAnsi"/>
          <w:noProof/>
        </w:rPr>
        <w:drawing>
          <wp:anchor distT="0" distB="0" distL="114300" distR="114300" simplePos="0" relativeHeight="251681792" behindDoc="0" locked="0" layoutInCell="1" allowOverlap="1" wp14:anchorId="4331A64E" wp14:editId="04287E31">
            <wp:simplePos x="0" y="0"/>
            <wp:positionH relativeFrom="column">
              <wp:posOffset>3036340</wp:posOffset>
            </wp:positionH>
            <wp:positionV relativeFrom="paragraph">
              <wp:posOffset>90170</wp:posOffset>
            </wp:positionV>
            <wp:extent cx="2880000" cy="2300400"/>
            <wp:effectExtent l="0" t="0" r="3175" b="0"/>
            <wp:wrapSquare wrapText="bothSides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6F90">
        <w:rPr>
          <w:noProof/>
        </w:rPr>
        <w:drawing>
          <wp:anchor distT="0" distB="0" distL="114300" distR="114300" simplePos="0" relativeHeight="251682816" behindDoc="0" locked="0" layoutInCell="1" allowOverlap="1" wp14:anchorId="093C9665" wp14:editId="2102BCAB">
            <wp:simplePos x="0" y="0"/>
            <wp:positionH relativeFrom="column">
              <wp:posOffset>157307</wp:posOffset>
            </wp:positionH>
            <wp:positionV relativeFrom="paragraph">
              <wp:posOffset>93518</wp:posOffset>
            </wp:positionV>
            <wp:extent cx="2880000" cy="2300400"/>
            <wp:effectExtent l="0" t="0" r="3175" b="0"/>
            <wp:wrapSquare wrapText="bothSides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3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15A1F58" w14:textId="7AA9CEF7" w:rsidR="00B21700" w:rsidRPr="00D06F90" w:rsidRDefault="00B21700" w:rsidP="00B21700">
      <w:pPr>
        <w:pStyle w:val="EndNoteBibliographyTitle"/>
        <w:jc w:val="left"/>
        <w:outlineLvl w:val="0"/>
      </w:pPr>
      <w:r w:rsidRPr="00D06F90">
        <w:rPr>
          <w:i/>
          <w:iCs/>
        </w:rPr>
        <w:t>Supplementary Figure 4.</w:t>
      </w:r>
      <w:r w:rsidRPr="00D06F90">
        <w:t xml:space="preserve"> Example of analyses outcomes when cognitive reserve (CR) was analyzed as a continuous variable in the schizophrenia-spectrum group. The outcomes of only some analyses are presented for demonstration purposes. Analyses are reported as a function of high (1SD above mean), medium (at mean) or low (1SD below mean) CR.  a) cognition-global frontal volume relationships; b) age-global frontal volume relationship; c) age-cognition relationships. </w:t>
      </w:r>
    </w:p>
    <w:p w14:paraId="3A78847D" w14:textId="2571D50F" w:rsidR="00B21700" w:rsidRPr="00D06F90" w:rsidRDefault="00B21700" w:rsidP="00B21700">
      <w:pPr>
        <w:pStyle w:val="EndNoteBibliographyTitle"/>
        <w:jc w:val="left"/>
        <w:outlineLvl w:val="0"/>
      </w:pPr>
    </w:p>
    <w:p w14:paraId="0EAB37C8" w14:textId="03B1CED1" w:rsidR="00964903" w:rsidRPr="00D06F90" w:rsidRDefault="00C2112E" w:rsidP="00964903">
      <w:pPr>
        <w:pStyle w:val="EndNoteBibliographyTitle"/>
        <w:rPr>
          <w:b/>
          <w:noProof/>
        </w:rPr>
      </w:pPr>
      <w:r w:rsidRPr="00D06F90">
        <w:lastRenderedPageBreak/>
        <w:fldChar w:fldCharType="begin"/>
      </w:r>
      <w:r w:rsidRPr="00D06F90">
        <w:instrText xml:space="preserve"> ADDIN EN.REFLIST </w:instrText>
      </w:r>
      <w:r w:rsidRPr="00D06F90">
        <w:fldChar w:fldCharType="separate"/>
      </w:r>
      <w:r w:rsidR="00964903" w:rsidRPr="00D06F90">
        <w:rPr>
          <w:b/>
          <w:noProof/>
        </w:rPr>
        <w:t>References</w:t>
      </w:r>
    </w:p>
    <w:p w14:paraId="4787ADF8" w14:textId="77777777" w:rsidR="00964903" w:rsidRPr="00D06F90" w:rsidRDefault="00964903" w:rsidP="00964903">
      <w:pPr>
        <w:pStyle w:val="EndNoteBibliographyTitle"/>
        <w:rPr>
          <w:b/>
          <w:noProof/>
        </w:rPr>
      </w:pPr>
    </w:p>
    <w:p w14:paraId="4102A936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1.</w:t>
      </w:r>
      <w:r w:rsidRPr="00D06F90">
        <w:rPr>
          <w:noProof/>
        </w:rPr>
        <w:tab/>
        <w:t xml:space="preserve">Loughland C, Draganic D, McCabe K, et al. Australian Schizophrenia Research Bank: a database of comprehensive clinical, endophenotypic and genetic data for aetiological studies of schizophrenia. </w:t>
      </w:r>
      <w:r w:rsidRPr="00D06F90">
        <w:rPr>
          <w:i/>
          <w:noProof/>
        </w:rPr>
        <w:t xml:space="preserve">Aust. N. Z. J. Psychiatry. </w:t>
      </w:r>
      <w:r w:rsidRPr="00D06F90">
        <w:rPr>
          <w:noProof/>
        </w:rPr>
        <w:t>2010;44(11):1029-1035.</w:t>
      </w:r>
    </w:p>
    <w:p w14:paraId="5B4AD026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2.</w:t>
      </w:r>
      <w:r w:rsidRPr="00D06F90">
        <w:rPr>
          <w:noProof/>
        </w:rPr>
        <w:tab/>
        <w:t xml:space="preserve">Castle DJ, Jablensky A, McGrath JJ, et al. The diagnostic interview for psychoses (DIP): development, reliability and applications. </w:t>
      </w:r>
      <w:r w:rsidRPr="00D06F90">
        <w:rPr>
          <w:i/>
          <w:noProof/>
        </w:rPr>
        <w:t xml:space="preserve">Psychol. Med. </w:t>
      </w:r>
      <w:r w:rsidRPr="00D06F90">
        <w:rPr>
          <w:noProof/>
        </w:rPr>
        <w:t>2006;36:69-80.</w:t>
      </w:r>
    </w:p>
    <w:p w14:paraId="4A94FD54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3.</w:t>
      </w:r>
      <w:r w:rsidRPr="00D06F90">
        <w:rPr>
          <w:noProof/>
        </w:rPr>
        <w:tab/>
        <w:t>Andreasen NA. Scale for the Assessment of Negative Symptoms. 1984.</w:t>
      </w:r>
    </w:p>
    <w:p w14:paraId="399898A8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4.</w:t>
      </w:r>
      <w:r w:rsidRPr="00D06F90">
        <w:rPr>
          <w:noProof/>
        </w:rPr>
        <w:tab/>
        <w:t xml:space="preserve">Dale AM, Fischl B, Sereno MI. Cortical surface-based analysis: I. Segmentation and surface reconstruction. </w:t>
      </w:r>
      <w:r w:rsidRPr="00D06F90">
        <w:rPr>
          <w:i/>
          <w:noProof/>
        </w:rPr>
        <w:t xml:space="preserve">Neuroimage. </w:t>
      </w:r>
      <w:r w:rsidRPr="00D06F90">
        <w:rPr>
          <w:noProof/>
        </w:rPr>
        <w:t>1999;9(2):179-194.</w:t>
      </w:r>
    </w:p>
    <w:p w14:paraId="3C512D8E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5.</w:t>
      </w:r>
      <w:r w:rsidRPr="00D06F90">
        <w:rPr>
          <w:noProof/>
        </w:rPr>
        <w:tab/>
        <w:t xml:space="preserve">Fischl B, Sereno MI, Dale AM. Cortical surface-based analysis: II: inflation, flattening, and a surface-based coordinate system. </w:t>
      </w:r>
      <w:r w:rsidRPr="00D06F90">
        <w:rPr>
          <w:i/>
          <w:noProof/>
        </w:rPr>
        <w:t xml:space="preserve">Neuroimage. </w:t>
      </w:r>
      <w:r w:rsidRPr="00D06F90">
        <w:rPr>
          <w:noProof/>
        </w:rPr>
        <w:t>1999;9(2):195-207.</w:t>
      </w:r>
    </w:p>
    <w:p w14:paraId="66050642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6.</w:t>
      </w:r>
      <w:r w:rsidRPr="00D06F90">
        <w:rPr>
          <w:noProof/>
        </w:rPr>
        <w:tab/>
        <w:t xml:space="preserve">Fischl B, Dale AM. Measuring the thickness of the human cerebral cortex from magnetic resonance images. </w:t>
      </w:r>
      <w:r w:rsidRPr="00D06F90">
        <w:rPr>
          <w:i/>
          <w:noProof/>
        </w:rPr>
        <w:t xml:space="preserve">Proceedings of the National Academy of Sciences. </w:t>
      </w:r>
      <w:r w:rsidRPr="00D06F90">
        <w:rPr>
          <w:noProof/>
        </w:rPr>
        <w:t>2000;97(20):11050-11055.</w:t>
      </w:r>
    </w:p>
    <w:p w14:paraId="7752C7ED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7.</w:t>
      </w:r>
      <w:r w:rsidRPr="00D06F90">
        <w:rPr>
          <w:noProof/>
        </w:rPr>
        <w:tab/>
        <w:t xml:space="preserve">Fischl B, Salat DH, Busa E, et al. Whole brain segmentation: automated labeling of neuroanatomical structures in the human brain. </w:t>
      </w:r>
      <w:r w:rsidRPr="00D06F90">
        <w:rPr>
          <w:i/>
          <w:noProof/>
        </w:rPr>
        <w:t xml:space="preserve">Neuron. </w:t>
      </w:r>
      <w:r w:rsidRPr="00D06F90">
        <w:rPr>
          <w:noProof/>
        </w:rPr>
        <w:t>2002;33(3):341-355.</w:t>
      </w:r>
    </w:p>
    <w:p w14:paraId="739606E9" w14:textId="77777777" w:rsidR="00964903" w:rsidRPr="00D06F90" w:rsidRDefault="00964903" w:rsidP="00964903">
      <w:pPr>
        <w:pStyle w:val="EndNoteBibliography"/>
        <w:ind w:left="720" w:hanging="720"/>
        <w:rPr>
          <w:noProof/>
        </w:rPr>
      </w:pPr>
      <w:r w:rsidRPr="00D06F90">
        <w:rPr>
          <w:noProof/>
        </w:rPr>
        <w:t>8.</w:t>
      </w:r>
      <w:r w:rsidRPr="00D06F90">
        <w:rPr>
          <w:noProof/>
        </w:rPr>
        <w:tab/>
        <w:t xml:space="preserve">Desikan RS, Ségonne F, Fischl B, et al. An automated labeling system for subdividing the human cerebral cortex on MRI scans into gyral based regions of interest. </w:t>
      </w:r>
      <w:r w:rsidRPr="00D06F90">
        <w:rPr>
          <w:i/>
          <w:noProof/>
        </w:rPr>
        <w:t xml:space="preserve">Neuroimage. </w:t>
      </w:r>
      <w:r w:rsidRPr="00D06F90">
        <w:rPr>
          <w:noProof/>
        </w:rPr>
        <w:t>2006;31(3):968-980.</w:t>
      </w:r>
    </w:p>
    <w:p w14:paraId="5F815968" w14:textId="7367E3AB" w:rsidR="008F5C07" w:rsidRDefault="00C2112E">
      <w:r w:rsidRPr="00D06F90">
        <w:fldChar w:fldCharType="end"/>
      </w:r>
    </w:p>
    <w:sectPr w:rsidR="008F5C07" w:rsidSect="00C2112E">
      <w:pgSz w:w="16840" w:h="11900" w:orient="landscape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E62F5C"/>
    <w:multiLevelType w:val="hybridMultilevel"/>
    <w:tmpl w:val="26481094"/>
    <w:lvl w:ilvl="0" w:tplc="5BD8C9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E8EA8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95095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25EB8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902CA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75626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FCEBF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BCF460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40031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ABD3F69"/>
    <w:multiLevelType w:val="hybridMultilevel"/>
    <w:tmpl w:val="B3E8770C"/>
    <w:lvl w:ilvl="0" w:tplc="80826B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9692CB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D7AFE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35027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1687E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2AC7D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724BF6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4286F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D50AC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 Footnote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vx22triswttne5f5zvsf0kp9z22raxrrav&quot;&gt;My EndNote Library-Full Library-Saved&lt;record-ids&gt;&lt;item&gt;683&lt;/item&gt;&lt;item&gt;686&lt;/item&gt;&lt;item&gt;2857&lt;/item&gt;&lt;item&gt;2859&lt;/item&gt;&lt;item&gt;2924&lt;/item&gt;&lt;item&gt;2925&lt;/item&gt;&lt;item&gt;2926&lt;/item&gt;&lt;item&gt;2927&lt;/item&gt;&lt;/record-ids&gt;&lt;/item&gt;&lt;/Libraries&gt;"/>
  </w:docVars>
  <w:rsids>
    <w:rsidRoot w:val="00761478"/>
    <w:rsid w:val="00004540"/>
    <w:rsid w:val="00004709"/>
    <w:rsid w:val="00022265"/>
    <w:rsid w:val="000259D6"/>
    <w:rsid w:val="00035CE4"/>
    <w:rsid w:val="0004292F"/>
    <w:rsid w:val="0006033D"/>
    <w:rsid w:val="000673E2"/>
    <w:rsid w:val="000742B1"/>
    <w:rsid w:val="000776B8"/>
    <w:rsid w:val="00087054"/>
    <w:rsid w:val="00091AC0"/>
    <w:rsid w:val="00093909"/>
    <w:rsid w:val="000C642D"/>
    <w:rsid w:val="00103E02"/>
    <w:rsid w:val="00115338"/>
    <w:rsid w:val="00147070"/>
    <w:rsid w:val="00174D7A"/>
    <w:rsid w:val="00184E2B"/>
    <w:rsid w:val="00193A96"/>
    <w:rsid w:val="001E54DF"/>
    <w:rsid w:val="001F61F1"/>
    <w:rsid w:val="002111F4"/>
    <w:rsid w:val="0021575A"/>
    <w:rsid w:val="00216C69"/>
    <w:rsid w:val="00225063"/>
    <w:rsid w:val="0025461A"/>
    <w:rsid w:val="002903E6"/>
    <w:rsid w:val="002B12AF"/>
    <w:rsid w:val="002B2FB4"/>
    <w:rsid w:val="002D09FF"/>
    <w:rsid w:val="00302BC4"/>
    <w:rsid w:val="003074C8"/>
    <w:rsid w:val="00330DFD"/>
    <w:rsid w:val="003370D3"/>
    <w:rsid w:val="003534D0"/>
    <w:rsid w:val="003536D7"/>
    <w:rsid w:val="00370BA7"/>
    <w:rsid w:val="003A0302"/>
    <w:rsid w:val="003B7F54"/>
    <w:rsid w:val="003E649A"/>
    <w:rsid w:val="003F0066"/>
    <w:rsid w:val="0041376E"/>
    <w:rsid w:val="004241A1"/>
    <w:rsid w:val="00426F19"/>
    <w:rsid w:val="00427CD9"/>
    <w:rsid w:val="00436652"/>
    <w:rsid w:val="00451AAD"/>
    <w:rsid w:val="0047029E"/>
    <w:rsid w:val="00475148"/>
    <w:rsid w:val="0050558F"/>
    <w:rsid w:val="005306CC"/>
    <w:rsid w:val="0053756A"/>
    <w:rsid w:val="00552B1A"/>
    <w:rsid w:val="00565AAF"/>
    <w:rsid w:val="005D4DF1"/>
    <w:rsid w:val="005D7522"/>
    <w:rsid w:val="005E190B"/>
    <w:rsid w:val="005F58AA"/>
    <w:rsid w:val="005F5BB8"/>
    <w:rsid w:val="0061384B"/>
    <w:rsid w:val="00624962"/>
    <w:rsid w:val="00670F5E"/>
    <w:rsid w:val="006772FB"/>
    <w:rsid w:val="006870F3"/>
    <w:rsid w:val="006A7F29"/>
    <w:rsid w:val="006B640C"/>
    <w:rsid w:val="006D48AE"/>
    <w:rsid w:val="00761478"/>
    <w:rsid w:val="00792124"/>
    <w:rsid w:val="00793FFF"/>
    <w:rsid w:val="007F76B5"/>
    <w:rsid w:val="00801D8E"/>
    <w:rsid w:val="00826A6C"/>
    <w:rsid w:val="0083031D"/>
    <w:rsid w:val="00833C5D"/>
    <w:rsid w:val="0084525E"/>
    <w:rsid w:val="008A7923"/>
    <w:rsid w:val="008B6EB2"/>
    <w:rsid w:val="008D100D"/>
    <w:rsid w:val="008D706F"/>
    <w:rsid w:val="008F172C"/>
    <w:rsid w:val="008F5C07"/>
    <w:rsid w:val="009079A5"/>
    <w:rsid w:val="00927030"/>
    <w:rsid w:val="00964903"/>
    <w:rsid w:val="009979BA"/>
    <w:rsid w:val="009A0A72"/>
    <w:rsid w:val="009A7847"/>
    <w:rsid w:val="009A7D21"/>
    <w:rsid w:val="009C0F3D"/>
    <w:rsid w:val="009E01F7"/>
    <w:rsid w:val="00A1415F"/>
    <w:rsid w:val="00A17802"/>
    <w:rsid w:val="00A40092"/>
    <w:rsid w:val="00A41D39"/>
    <w:rsid w:val="00A45E71"/>
    <w:rsid w:val="00A63B1E"/>
    <w:rsid w:val="00AD61D5"/>
    <w:rsid w:val="00AF698B"/>
    <w:rsid w:val="00B04EC2"/>
    <w:rsid w:val="00B16379"/>
    <w:rsid w:val="00B21700"/>
    <w:rsid w:val="00B22B8C"/>
    <w:rsid w:val="00B23C92"/>
    <w:rsid w:val="00B33E83"/>
    <w:rsid w:val="00B53C56"/>
    <w:rsid w:val="00B64445"/>
    <w:rsid w:val="00B91C1F"/>
    <w:rsid w:val="00B96BCE"/>
    <w:rsid w:val="00BA1F49"/>
    <w:rsid w:val="00BB6CAB"/>
    <w:rsid w:val="00BB71B5"/>
    <w:rsid w:val="00BC3D80"/>
    <w:rsid w:val="00BD54A2"/>
    <w:rsid w:val="00BE424E"/>
    <w:rsid w:val="00BE6482"/>
    <w:rsid w:val="00BF557E"/>
    <w:rsid w:val="00C0094D"/>
    <w:rsid w:val="00C0423E"/>
    <w:rsid w:val="00C1688A"/>
    <w:rsid w:val="00C20A8A"/>
    <w:rsid w:val="00C2112E"/>
    <w:rsid w:val="00C356FC"/>
    <w:rsid w:val="00C514FF"/>
    <w:rsid w:val="00C84910"/>
    <w:rsid w:val="00C9308E"/>
    <w:rsid w:val="00CC2067"/>
    <w:rsid w:val="00CC22CA"/>
    <w:rsid w:val="00CC2ACD"/>
    <w:rsid w:val="00CE79BE"/>
    <w:rsid w:val="00CF4D22"/>
    <w:rsid w:val="00CF588F"/>
    <w:rsid w:val="00D04480"/>
    <w:rsid w:val="00D04A57"/>
    <w:rsid w:val="00D04B38"/>
    <w:rsid w:val="00D06F90"/>
    <w:rsid w:val="00D24492"/>
    <w:rsid w:val="00D2507F"/>
    <w:rsid w:val="00D41023"/>
    <w:rsid w:val="00D44ED2"/>
    <w:rsid w:val="00D500D0"/>
    <w:rsid w:val="00D51FDC"/>
    <w:rsid w:val="00D6765B"/>
    <w:rsid w:val="00DC0893"/>
    <w:rsid w:val="00DC283E"/>
    <w:rsid w:val="00DD0274"/>
    <w:rsid w:val="00DD25C7"/>
    <w:rsid w:val="00DD776A"/>
    <w:rsid w:val="00DE28DD"/>
    <w:rsid w:val="00DF55DE"/>
    <w:rsid w:val="00DF570E"/>
    <w:rsid w:val="00E20182"/>
    <w:rsid w:val="00E66044"/>
    <w:rsid w:val="00E70E0F"/>
    <w:rsid w:val="00E8108B"/>
    <w:rsid w:val="00E864CA"/>
    <w:rsid w:val="00E96DBE"/>
    <w:rsid w:val="00EE430F"/>
    <w:rsid w:val="00F040CA"/>
    <w:rsid w:val="00F23590"/>
    <w:rsid w:val="00F33D9E"/>
    <w:rsid w:val="00F53265"/>
    <w:rsid w:val="00F54C1B"/>
    <w:rsid w:val="00F74F83"/>
    <w:rsid w:val="00F822D8"/>
    <w:rsid w:val="00F967F3"/>
    <w:rsid w:val="00F973E6"/>
    <w:rsid w:val="00FE0764"/>
    <w:rsid w:val="00FF7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25C8E0"/>
  <w15:chartTrackingRefBased/>
  <w15:docId w15:val="{A5B2A5CB-D444-4F4B-8F8A-5F2FCBFF2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79B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Light">
    <w:name w:val="Grid Table Light"/>
    <w:basedOn w:val="TableNormal"/>
    <w:uiPriority w:val="40"/>
    <w:rsid w:val="0076147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rsid w:val="007614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">
    <w:name w:val="Grid Table 4"/>
    <w:basedOn w:val="TableNormal"/>
    <w:uiPriority w:val="49"/>
    <w:rsid w:val="00CF4D22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5Dark">
    <w:name w:val="Grid Table 5 Dark"/>
    <w:basedOn w:val="TableNormal"/>
    <w:uiPriority w:val="50"/>
    <w:rsid w:val="00CF4D22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F973E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character" w:styleId="Hyperlink">
    <w:name w:val="Hyperlink"/>
    <w:uiPriority w:val="99"/>
    <w:unhideWhenUsed/>
    <w:rsid w:val="00C2112E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2112E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112E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2112E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2112E"/>
    <w:rPr>
      <w:rFonts w:ascii="Times New Roman" w:eastAsia="Times New Roman" w:hAnsi="Times New Roman" w:cs="Times New Roman"/>
      <w:lang w:val="en-US"/>
    </w:rPr>
  </w:style>
  <w:style w:type="paragraph" w:styleId="ListParagraph">
    <w:name w:val="List Paragraph"/>
    <w:basedOn w:val="Normal"/>
    <w:uiPriority w:val="34"/>
    <w:qFormat/>
    <w:rsid w:val="000C642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170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1700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7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1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7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8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43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16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5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1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11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2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33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24058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253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1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2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64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7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838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232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94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0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1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3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76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2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2.png"/><Relationship Id="rId7" Type="http://schemas.openxmlformats.org/officeDocument/2006/relationships/diagramQuickStyle" Target="diagrams/quickStyle1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diagramData" Target="diagrams/data1.xml"/><Relationship Id="rId15" Type="http://schemas.openxmlformats.org/officeDocument/2006/relationships/image" Target="media/image6.png"/><Relationship Id="rId23" Type="http://schemas.openxmlformats.org/officeDocument/2006/relationships/image" Target="media/image14.tiff"/><Relationship Id="rId10" Type="http://schemas.openxmlformats.org/officeDocument/2006/relationships/image" Target="media/image1.tiff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6E5CD01B-B27F-1D42-89AB-06F73A868BB6}" type="doc">
      <dgm:prSet loTypeId="urn:microsoft.com/office/officeart/2005/8/layout/vProcess5" loCatId="" qsTypeId="urn:microsoft.com/office/officeart/2005/8/quickstyle/simple5" qsCatId="simple" csTypeId="urn:microsoft.com/office/officeart/2005/8/colors/accent0_1" csCatId="mainScheme" phldr="1"/>
      <dgm:spPr/>
    </dgm:pt>
    <dgm:pt modelId="{9B644FA3-848B-4942-A038-C80E83504C1C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1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establish patient-control differences in age-related change in cognition and brain volume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tion regressed on LNS, MR scores and GF, </a:t>
          </a:r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SF, RMF, CMF,  POP, PT, PORB, LOF, MOF, PC, PARA, FP volume. 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FDR correction applied to 13 age*dx interaction effects, with 4 surviving correction.</a:t>
          </a: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11D9F1B-D2EA-9942-9D7C-290106D0DBDF}" type="parTrans" cxnId="{7EA3A91A-4176-F643-995B-81150F69613E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55212BB-E08F-3846-B0BB-FB0CB65E6248}" type="sibTrans" cxnId="{7EA3A91A-4176-F643-995B-81150F69613E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98EDF2A-100C-A54D-9322-56DA91AF78AB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2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morphological drivers of interaction effects on brain volume measures surviving FDR correction in Step 1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ion regressed on </a:t>
          </a:r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ickness/area measures.  FDR correction applied to 8 age*dx interactions, with 4 surviving correction.</a:t>
          </a:r>
        </a:p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44C9A004-FFB5-B44D-9427-D4D8C16A0B9F}" type="parTrans" cxnId="{41B2D81C-A0B6-2943-B2F3-4D643D803895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F206858-DB3C-A040-87AE-282C2855EDB3}" type="sibTrans" cxnId="{41B2D81C-A0B6-2943-B2F3-4D643D803895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44DF619-EC10-C441-8858-43EEBFCD4F42}">
      <dgm:prSet phldrT="[Text]"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3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</a:t>
          </a:r>
          <a:r>
            <a:rPr lang="en-AU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whether associations between cognitive tests and brain regions showing exagerated age-related deterioration at Step 1 and 2 are moderated by CR</a:t>
          </a:r>
          <a:endParaRPr lang="en-US" sz="800" b="1" i="1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r>
            <a:rPr lang="en-AU" sz="800" b="0" i="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thickness/area, CR and brain measure*CR interaction regressed on LNS/MR scores. FDR correction applied to 16 brain*CR interactions, with 10 surviving correction (LNS: PORB, PT volume/area; MR -PORB, PT, GF volume/area).</a:t>
          </a:r>
        </a:p>
      </dgm:t>
    </dgm:pt>
    <dgm:pt modelId="{8B283DEA-F7F5-644A-B1C3-402162F7C4A1}" type="parTrans" cxnId="{B660CBD2-4FAE-474C-8040-220EE61C9439}">
      <dgm:prSet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209DB44-90B5-4649-A3A2-428A13B87016}" type="sibTrans" cxnId="{B660CBD2-4FAE-474C-8040-220EE61C9439}">
      <dgm:prSet custT="1"/>
      <dgm:spPr/>
      <dgm:t>
        <a:bodyPr/>
        <a:lstStyle/>
        <a:p>
          <a:pPr algn="ctr"/>
          <a:endParaRPr lang="en-US" sz="8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7B1B376-7318-DD4C-ACF4-58A275A44F0C}">
      <dgm:prSet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4 - </a:t>
          </a:r>
          <a:r>
            <a:rPr lang="en-AU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establish the effect of age on the brain and cognitive measures whose association was moderated by CR at Step 3</a:t>
          </a:r>
          <a:endParaRPr lang="en-US" sz="800" b="1" i="1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CR group, age*CR group interaction regressed on LNS,MR scores and  PT, PORB, GF volume/area. The following were specified as independent variables. FDR correction applied to 8 tests, with only 1 surving correction.</a:t>
          </a:r>
        </a:p>
      </dgm:t>
    </dgm:pt>
    <dgm:pt modelId="{072F4F8D-626D-F446-B81A-A946EFD56AF1}" type="parTrans" cxnId="{291AAE2E-5E87-F24D-A4A5-F937546FC7C5}">
      <dgm:prSet/>
      <dgm:spPr/>
      <dgm:t>
        <a:bodyPr/>
        <a:lstStyle/>
        <a:p>
          <a:pPr algn="ctr"/>
          <a:endParaRPr lang="en-US" sz="800"/>
        </a:p>
      </dgm:t>
    </dgm:pt>
    <dgm:pt modelId="{98843B15-54A4-904E-9ECE-F60A67F4CA5E}" type="sibTrans" cxnId="{291AAE2E-5E87-F24D-A4A5-F937546FC7C5}">
      <dgm:prSet custT="1"/>
      <dgm:spPr/>
      <dgm:t>
        <a:bodyPr/>
        <a:lstStyle/>
        <a:p>
          <a:pPr algn="ctr"/>
          <a:endParaRPr lang="en-US" sz="800"/>
        </a:p>
      </dgm:t>
    </dgm:pt>
    <dgm:pt modelId="{450ED4B0-DB9E-7D4B-B44A-5BD8EE1A1AC4}">
      <dgm:prSet custT="1"/>
      <dgm:spPr/>
      <dgm:t>
        <a:bodyPr/>
        <a:lstStyle/>
        <a:p>
          <a:pPr algn="ctr"/>
          <a:r>
            <a:rPr lang="en-US" sz="800" b="1">
              <a:latin typeface="Times New Roman" panose="02020603050405020304" pitchFamily="18" charset="0"/>
              <a:cs typeface="Times New Roman" panose="02020603050405020304" pitchFamily="18" charset="0"/>
            </a:rPr>
            <a:t>Step 5 - </a:t>
          </a:r>
          <a:r>
            <a:rPr lang="en-US" sz="800" b="1" i="1">
              <a:latin typeface="Times New Roman" panose="02020603050405020304" pitchFamily="18" charset="0"/>
              <a:cs typeface="Times New Roman" panose="02020603050405020304" pitchFamily="18" charset="0"/>
            </a:rPr>
            <a:t>identify CR subgroup-control differences in age-related change on measures whose interactions were significant at Step 4 </a:t>
          </a:r>
        </a:p>
        <a:p>
          <a:pPr algn="ctr"/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Age, group (low CR, average CR, controls), age*group regressed on MR scores</a:t>
          </a:r>
          <a:r>
            <a:rPr lang="en-US" sz="800" baseline="300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en-US" sz="800">
              <a:latin typeface="Times New Roman" panose="02020603050405020304" pitchFamily="18" charset="0"/>
              <a:cs typeface="Times New Roman" panose="02020603050405020304" pitchFamily="18" charset="0"/>
            </a:rPr>
            <a:t> FDR was not applied as only 1 interaction term was specified. </a:t>
          </a:r>
        </a:p>
      </dgm:t>
    </dgm:pt>
    <dgm:pt modelId="{58937299-FAB3-0B44-98E4-45604DE27386}" type="parTrans" cxnId="{ED3048CB-6F9E-C348-A5F5-F44C472BF08F}">
      <dgm:prSet/>
      <dgm:spPr/>
      <dgm:t>
        <a:bodyPr/>
        <a:lstStyle/>
        <a:p>
          <a:pPr algn="ctr"/>
          <a:endParaRPr lang="en-US" sz="800"/>
        </a:p>
      </dgm:t>
    </dgm:pt>
    <dgm:pt modelId="{515B79B5-BC81-7341-B160-74B6B7456C46}" type="sibTrans" cxnId="{ED3048CB-6F9E-C348-A5F5-F44C472BF08F}">
      <dgm:prSet/>
      <dgm:spPr/>
      <dgm:t>
        <a:bodyPr/>
        <a:lstStyle/>
        <a:p>
          <a:pPr algn="ctr"/>
          <a:endParaRPr lang="en-US" sz="800"/>
        </a:p>
      </dgm:t>
    </dgm:pt>
    <dgm:pt modelId="{D1A58794-B519-DB49-95B3-16972AC6CAFF}" type="pres">
      <dgm:prSet presAssocID="{6E5CD01B-B27F-1D42-89AB-06F73A868BB6}" presName="outerComposite" presStyleCnt="0">
        <dgm:presLayoutVars>
          <dgm:chMax val="5"/>
          <dgm:dir/>
          <dgm:resizeHandles val="exact"/>
        </dgm:presLayoutVars>
      </dgm:prSet>
      <dgm:spPr/>
    </dgm:pt>
    <dgm:pt modelId="{C9DAF3E5-E44E-3647-A8F7-D48F051A48A1}" type="pres">
      <dgm:prSet presAssocID="{6E5CD01B-B27F-1D42-89AB-06F73A868BB6}" presName="dummyMaxCanvas" presStyleCnt="0">
        <dgm:presLayoutVars/>
      </dgm:prSet>
      <dgm:spPr/>
    </dgm:pt>
    <dgm:pt modelId="{A7801373-7114-614A-8AEC-70364C1CE624}" type="pres">
      <dgm:prSet presAssocID="{6E5CD01B-B27F-1D42-89AB-06F73A868BB6}" presName="FiveNodes_1" presStyleLbl="node1" presStyleIdx="0" presStyleCnt="5">
        <dgm:presLayoutVars>
          <dgm:bulletEnabled val="1"/>
        </dgm:presLayoutVars>
      </dgm:prSet>
      <dgm:spPr/>
    </dgm:pt>
    <dgm:pt modelId="{087B76F4-79EC-4F46-9CF2-3C1EC5BD5140}" type="pres">
      <dgm:prSet presAssocID="{6E5CD01B-B27F-1D42-89AB-06F73A868BB6}" presName="FiveNodes_2" presStyleLbl="node1" presStyleIdx="1" presStyleCnt="5">
        <dgm:presLayoutVars>
          <dgm:bulletEnabled val="1"/>
        </dgm:presLayoutVars>
      </dgm:prSet>
      <dgm:spPr/>
    </dgm:pt>
    <dgm:pt modelId="{8DF39F29-8925-8547-9603-EC7E54A65C01}" type="pres">
      <dgm:prSet presAssocID="{6E5CD01B-B27F-1D42-89AB-06F73A868BB6}" presName="FiveNodes_3" presStyleLbl="node1" presStyleIdx="2" presStyleCnt="5">
        <dgm:presLayoutVars>
          <dgm:bulletEnabled val="1"/>
        </dgm:presLayoutVars>
      </dgm:prSet>
      <dgm:spPr/>
    </dgm:pt>
    <dgm:pt modelId="{C48BA59B-BB54-364B-910D-0F7FBAEFE248}" type="pres">
      <dgm:prSet presAssocID="{6E5CD01B-B27F-1D42-89AB-06F73A868BB6}" presName="FiveNodes_4" presStyleLbl="node1" presStyleIdx="3" presStyleCnt="5">
        <dgm:presLayoutVars>
          <dgm:bulletEnabled val="1"/>
        </dgm:presLayoutVars>
      </dgm:prSet>
      <dgm:spPr/>
    </dgm:pt>
    <dgm:pt modelId="{036C1420-7177-154F-B955-117A665E3736}" type="pres">
      <dgm:prSet presAssocID="{6E5CD01B-B27F-1D42-89AB-06F73A868BB6}" presName="FiveNodes_5" presStyleLbl="node1" presStyleIdx="4" presStyleCnt="5">
        <dgm:presLayoutVars>
          <dgm:bulletEnabled val="1"/>
        </dgm:presLayoutVars>
      </dgm:prSet>
      <dgm:spPr/>
    </dgm:pt>
    <dgm:pt modelId="{1003946F-8D9D-3548-AD3D-21C74E07C50F}" type="pres">
      <dgm:prSet presAssocID="{6E5CD01B-B27F-1D42-89AB-06F73A868BB6}" presName="FiveConn_1-2" presStyleLbl="fgAccFollowNode1" presStyleIdx="0" presStyleCnt="4">
        <dgm:presLayoutVars>
          <dgm:bulletEnabled val="1"/>
        </dgm:presLayoutVars>
      </dgm:prSet>
      <dgm:spPr/>
    </dgm:pt>
    <dgm:pt modelId="{0AA8133D-583F-8442-BFCB-BE06A5509445}" type="pres">
      <dgm:prSet presAssocID="{6E5CD01B-B27F-1D42-89AB-06F73A868BB6}" presName="FiveConn_2-3" presStyleLbl="fgAccFollowNode1" presStyleIdx="1" presStyleCnt="4">
        <dgm:presLayoutVars>
          <dgm:bulletEnabled val="1"/>
        </dgm:presLayoutVars>
      </dgm:prSet>
      <dgm:spPr/>
    </dgm:pt>
    <dgm:pt modelId="{DE021C51-E830-8349-B90D-AC2D16B00503}" type="pres">
      <dgm:prSet presAssocID="{6E5CD01B-B27F-1D42-89AB-06F73A868BB6}" presName="FiveConn_3-4" presStyleLbl="fgAccFollowNode1" presStyleIdx="2" presStyleCnt="4">
        <dgm:presLayoutVars>
          <dgm:bulletEnabled val="1"/>
        </dgm:presLayoutVars>
      </dgm:prSet>
      <dgm:spPr/>
    </dgm:pt>
    <dgm:pt modelId="{A29C5A16-79DB-9441-A6BB-FC81E978B949}" type="pres">
      <dgm:prSet presAssocID="{6E5CD01B-B27F-1D42-89AB-06F73A868BB6}" presName="FiveConn_4-5" presStyleLbl="fgAccFollowNode1" presStyleIdx="3" presStyleCnt="4">
        <dgm:presLayoutVars>
          <dgm:bulletEnabled val="1"/>
        </dgm:presLayoutVars>
      </dgm:prSet>
      <dgm:spPr/>
    </dgm:pt>
    <dgm:pt modelId="{1DC815FC-7445-FA43-A8BA-09407C4E54D1}" type="pres">
      <dgm:prSet presAssocID="{6E5CD01B-B27F-1D42-89AB-06F73A868BB6}" presName="FiveNodes_1_text" presStyleLbl="node1" presStyleIdx="4" presStyleCnt="5">
        <dgm:presLayoutVars>
          <dgm:bulletEnabled val="1"/>
        </dgm:presLayoutVars>
      </dgm:prSet>
      <dgm:spPr/>
    </dgm:pt>
    <dgm:pt modelId="{B92D2519-EE44-124E-AC22-DE9AC152445F}" type="pres">
      <dgm:prSet presAssocID="{6E5CD01B-B27F-1D42-89AB-06F73A868BB6}" presName="FiveNodes_2_text" presStyleLbl="node1" presStyleIdx="4" presStyleCnt="5">
        <dgm:presLayoutVars>
          <dgm:bulletEnabled val="1"/>
        </dgm:presLayoutVars>
      </dgm:prSet>
      <dgm:spPr/>
    </dgm:pt>
    <dgm:pt modelId="{6EE602A5-DF47-9740-938D-C0AD5E1E0B82}" type="pres">
      <dgm:prSet presAssocID="{6E5CD01B-B27F-1D42-89AB-06F73A868BB6}" presName="FiveNodes_3_text" presStyleLbl="node1" presStyleIdx="4" presStyleCnt="5">
        <dgm:presLayoutVars>
          <dgm:bulletEnabled val="1"/>
        </dgm:presLayoutVars>
      </dgm:prSet>
      <dgm:spPr/>
    </dgm:pt>
    <dgm:pt modelId="{6049AB61-3F06-0744-8E30-C862D6745A50}" type="pres">
      <dgm:prSet presAssocID="{6E5CD01B-B27F-1D42-89AB-06F73A868BB6}" presName="FiveNodes_4_text" presStyleLbl="node1" presStyleIdx="4" presStyleCnt="5">
        <dgm:presLayoutVars>
          <dgm:bulletEnabled val="1"/>
        </dgm:presLayoutVars>
      </dgm:prSet>
      <dgm:spPr/>
    </dgm:pt>
    <dgm:pt modelId="{529BE2DF-E0C4-D94C-971A-08C8DD75EFCA}" type="pres">
      <dgm:prSet presAssocID="{6E5CD01B-B27F-1D42-89AB-06F73A868BB6}" presName="FiveNodes_5_text" presStyleLbl="node1" presStyleIdx="4" presStyleCnt="5">
        <dgm:presLayoutVars>
          <dgm:bulletEnabled val="1"/>
        </dgm:presLayoutVars>
      </dgm:prSet>
      <dgm:spPr/>
    </dgm:pt>
  </dgm:ptLst>
  <dgm:cxnLst>
    <dgm:cxn modelId="{D8CAF800-F4A4-3344-BAF2-54339276CA08}" type="presOf" srcId="{198EDF2A-100C-A54D-9322-56DA91AF78AB}" destId="{087B76F4-79EC-4F46-9CF2-3C1EC5BD5140}" srcOrd="0" destOrd="0" presId="urn:microsoft.com/office/officeart/2005/8/layout/vProcess5"/>
    <dgm:cxn modelId="{4658CC0F-EA40-C14F-A611-E288F9FC88E7}" type="presOf" srcId="{198EDF2A-100C-A54D-9322-56DA91AF78AB}" destId="{B92D2519-EE44-124E-AC22-DE9AC152445F}" srcOrd="1" destOrd="0" presId="urn:microsoft.com/office/officeart/2005/8/layout/vProcess5"/>
    <dgm:cxn modelId="{7EA3A91A-4176-F643-995B-81150F69613E}" srcId="{6E5CD01B-B27F-1D42-89AB-06F73A868BB6}" destId="{9B644FA3-848B-4942-A038-C80E83504C1C}" srcOrd="0" destOrd="0" parTransId="{211D9F1B-D2EA-9942-9D7C-290106D0DBDF}" sibTransId="{955212BB-E08F-3846-B0BB-FB0CB65E6248}"/>
    <dgm:cxn modelId="{41B2D81C-A0B6-2943-B2F3-4D643D803895}" srcId="{6E5CD01B-B27F-1D42-89AB-06F73A868BB6}" destId="{198EDF2A-100C-A54D-9322-56DA91AF78AB}" srcOrd="1" destOrd="0" parTransId="{44C9A004-FFB5-B44D-9427-D4D8C16A0B9F}" sibTransId="{1F206858-DB3C-A040-87AE-282C2855EDB3}"/>
    <dgm:cxn modelId="{CF59EA2D-DFAF-844C-B2FC-1F2DFA6D999E}" type="presOf" srcId="{450ED4B0-DB9E-7D4B-B44A-5BD8EE1A1AC4}" destId="{036C1420-7177-154F-B955-117A665E3736}" srcOrd="0" destOrd="0" presId="urn:microsoft.com/office/officeart/2005/8/layout/vProcess5"/>
    <dgm:cxn modelId="{291AAE2E-5E87-F24D-A4A5-F937546FC7C5}" srcId="{6E5CD01B-B27F-1D42-89AB-06F73A868BB6}" destId="{07B1B376-7318-DD4C-ACF4-58A275A44F0C}" srcOrd="3" destOrd="0" parTransId="{072F4F8D-626D-F446-B81A-A946EFD56AF1}" sibTransId="{98843B15-54A4-904E-9ECE-F60A67F4CA5E}"/>
    <dgm:cxn modelId="{19BCE43E-DBCB-0149-A8D3-69F683F25754}" type="presOf" srcId="{98843B15-54A4-904E-9ECE-F60A67F4CA5E}" destId="{A29C5A16-79DB-9441-A6BB-FC81E978B949}" srcOrd="0" destOrd="0" presId="urn:microsoft.com/office/officeart/2005/8/layout/vProcess5"/>
    <dgm:cxn modelId="{91038342-545C-E542-B02C-86D9D84E6E1F}" type="presOf" srcId="{9B644FA3-848B-4942-A038-C80E83504C1C}" destId="{A7801373-7114-614A-8AEC-70364C1CE624}" srcOrd="0" destOrd="0" presId="urn:microsoft.com/office/officeart/2005/8/layout/vProcess5"/>
    <dgm:cxn modelId="{C1FDAD5F-E75F-7E43-A58F-CE937C93A5BF}" type="presOf" srcId="{C209DB44-90B5-4649-A3A2-428A13B87016}" destId="{DE021C51-E830-8349-B90D-AC2D16B00503}" srcOrd="0" destOrd="0" presId="urn:microsoft.com/office/officeart/2005/8/layout/vProcess5"/>
    <dgm:cxn modelId="{67079B7E-ADB0-0342-A003-614B7803AF99}" type="presOf" srcId="{9B644FA3-848B-4942-A038-C80E83504C1C}" destId="{1DC815FC-7445-FA43-A8BA-09407C4E54D1}" srcOrd="1" destOrd="0" presId="urn:microsoft.com/office/officeart/2005/8/layout/vProcess5"/>
    <dgm:cxn modelId="{736C057F-05F7-C641-A93E-B808065C926F}" type="presOf" srcId="{450ED4B0-DB9E-7D4B-B44A-5BD8EE1A1AC4}" destId="{529BE2DF-E0C4-D94C-971A-08C8DD75EFCA}" srcOrd="1" destOrd="0" presId="urn:microsoft.com/office/officeart/2005/8/layout/vProcess5"/>
    <dgm:cxn modelId="{F7E4D4C4-6704-D747-9A65-F104E94E52D1}" type="presOf" srcId="{1F206858-DB3C-A040-87AE-282C2855EDB3}" destId="{0AA8133D-583F-8442-BFCB-BE06A5509445}" srcOrd="0" destOrd="0" presId="urn:microsoft.com/office/officeart/2005/8/layout/vProcess5"/>
    <dgm:cxn modelId="{ED3048CB-6F9E-C348-A5F5-F44C472BF08F}" srcId="{6E5CD01B-B27F-1D42-89AB-06F73A868BB6}" destId="{450ED4B0-DB9E-7D4B-B44A-5BD8EE1A1AC4}" srcOrd="4" destOrd="0" parTransId="{58937299-FAB3-0B44-98E4-45604DE27386}" sibTransId="{515B79B5-BC81-7341-B160-74B6B7456C46}"/>
    <dgm:cxn modelId="{B660CBD2-4FAE-474C-8040-220EE61C9439}" srcId="{6E5CD01B-B27F-1D42-89AB-06F73A868BB6}" destId="{344DF619-EC10-C441-8858-43EEBFCD4F42}" srcOrd="2" destOrd="0" parTransId="{8B283DEA-F7F5-644A-B1C3-402162F7C4A1}" sibTransId="{C209DB44-90B5-4649-A3A2-428A13B87016}"/>
    <dgm:cxn modelId="{476D87D6-706C-5141-B838-2FAA44CA2880}" type="presOf" srcId="{344DF619-EC10-C441-8858-43EEBFCD4F42}" destId="{6EE602A5-DF47-9740-938D-C0AD5E1E0B82}" srcOrd="1" destOrd="0" presId="urn:microsoft.com/office/officeart/2005/8/layout/vProcess5"/>
    <dgm:cxn modelId="{FFF036D7-20A4-1242-987B-5CE632D44782}" type="presOf" srcId="{955212BB-E08F-3846-B0BB-FB0CB65E6248}" destId="{1003946F-8D9D-3548-AD3D-21C74E07C50F}" srcOrd="0" destOrd="0" presId="urn:microsoft.com/office/officeart/2005/8/layout/vProcess5"/>
    <dgm:cxn modelId="{D788B9E2-AA7F-CA4D-AF43-BAE8C6A25023}" type="presOf" srcId="{07B1B376-7318-DD4C-ACF4-58A275A44F0C}" destId="{6049AB61-3F06-0744-8E30-C862D6745A50}" srcOrd="1" destOrd="0" presId="urn:microsoft.com/office/officeart/2005/8/layout/vProcess5"/>
    <dgm:cxn modelId="{BDE22AE9-0EC3-C14E-85AE-B2FB3D6F2B36}" type="presOf" srcId="{6E5CD01B-B27F-1D42-89AB-06F73A868BB6}" destId="{D1A58794-B519-DB49-95B3-16972AC6CAFF}" srcOrd="0" destOrd="0" presId="urn:microsoft.com/office/officeart/2005/8/layout/vProcess5"/>
    <dgm:cxn modelId="{CD9309EE-F463-5544-A102-DD1805C9A0A2}" type="presOf" srcId="{07B1B376-7318-DD4C-ACF4-58A275A44F0C}" destId="{C48BA59B-BB54-364B-910D-0F7FBAEFE248}" srcOrd="0" destOrd="0" presId="urn:microsoft.com/office/officeart/2005/8/layout/vProcess5"/>
    <dgm:cxn modelId="{583D06F9-46F7-914D-82F8-E18C94B34A9D}" type="presOf" srcId="{344DF619-EC10-C441-8858-43EEBFCD4F42}" destId="{8DF39F29-8925-8547-9603-EC7E54A65C01}" srcOrd="0" destOrd="0" presId="urn:microsoft.com/office/officeart/2005/8/layout/vProcess5"/>
    <dgm:cxn modelId="{A53C2DCE-5A6E-A64B-894F-93E481B731A8}" type="presParOf" srcId="{D1A58794-B519-DB49-95B3-16972AC6CAFF}" destId="{C9DAF3E5-E44E-3647-A8F7-D48F051A48A1}" srcOrd="0" destOrd="0" presId="urn:microsoft.com/office/officeart/2005/8/layout/vProcess5"/>
    <dgm:cxn modelId="{EDFB3250-57D1-CF4A-BFCD-70AE943FCA84}" type="presParOf" srcId="{D1A58794-B519-DB49-95B3-16972AC6CAFF}" destId="{A7801373-7114-614A-8AEC-70364C1CE624}" srcOrd="1" destOrd="0" presId="urn:microsoft.com/office/officeart/2005/8/layout/vProcess5"/>
    <dgm:cxn modelId="{CFF8EBF7-277E-0149-8F18-61E75CE780A8}" type="presParOf" srcId="{D1A58794-B519-DB49-95B3-16972AC6CAFF}" destId="{087B76F4-79EC-4F46-9CF2-3C1EC5BD5140}" srcOrd="2" destOrd="0" presId="urn:microsoft.com/office/officeart/2005/8/layout/vProcess5"/>
    <dgm:cxn modelId="{51E892AF-AAB7-E644-AF0E-ECEE9C23D8BE}" type="presParOf" srcId="{D1A58794-B519-DB49-95B3-16972AC6CAFF}" destId="{8DF39F29-8925-8547-9603-EC7E54A65C01}" srcOrd="3" destOrd="0" presId="urn:microsoft.com/office/officeart/2005/8/layout/vProcess5"/>
    <dgm:cxn modelId="{0AE69ABD-F97B-D140-9F67-F98DCC79CB44}" type="presParOf" srcId="{D1A58794-B519-DB49-95B3-16972AC6CAFF}" destId="{C48BA59B-BB54-364B-910D-0F7FBAEFE248}" srcOrd="4" destOrd="0" presId="urn:microsoft.com/office/officeart/2005/8/layout/vProcess5"/>
    <dgm:cxn modelId="{24573554-7125-0246-A70D-199366203399}" type="presParOf" srcId="{D1A58794-B519-DB49-95B3-16972AC6CAFF}" destId="{036C1420-7177-154F-B955-117A665E3736}" srcOrd="5" destOrd="0" presId="urn:microsoft.com/office/officeart/2005/8/layout/vProcess5"/>
    <dgm:cxn modelId="{F91819FA-1880-E445-92DA-2E04E0408E6F}" type="presParOf" srcId="{D1A58794-B519-DB49-95B3-16972AC6CAFF}" destId="{1003946F-8D9D-3548-AD3D-21C74E07C50F}" srcOrd="6" destOrd="0" presId="urn:microsoft.com/office/officeart/2005/8/layout/vProcess5"/>
    <dgm:cxn modelId="{79B7BD18-86C6-F64C-959F-901CF7E86742}" type="presParOf" srcId="{D1A58794-B519-DB49-95B3-16972AC6CAFF}" destId="{0AA8133D-583F-8442-BFCB-BE06A5509445}" srcOrd="7" destOrd="0" presId="urn:microsoft.com/office/officeart/2005/8/layout/vProcess5"/>
    <dgm:cxn modelId="{6F1AE8F6-4780-8E47-950E-72A3A4E69C9E}" type="presParOf" srcId="{D1A58794-B519-DB49-95B3-16972AC6CAFF}" destId="{DE021C51-E830-8349-B90D-AC2D16B00503}" srcOrd="8" destOrd="0" presId="urn:microsoft.com/office/officeart/2005/8/layout/vProcess5"/>
    <dgm:cxn modelId="{40100974-4A62-D441-9DB4-A050CE401625}" type="presParOf" srcId="{D1A58794-B519-DB49-95B3-16972AC6CAFF}" destId="{A29C5A16-79DB-9441-A6BB-FC81E978B949}" srcOrd="9" destOrd="0" presId="urn:microsoft.com/office/officeart/2005/8/layout/vProcess5"/>
    <dgm:cxn modelId="{93115330-4AFD-6541-8FD7-BB0336B91F64}" type="presParOf" srcId="{D1A58794-B519-DB49-95B3-16972AC6CAFF}" destId="{1DC815FC-7445-FA43-A8BA-09407C4E54D1}" srcOrd="10" destOrd="0" presId="urn:microsoft.com/office/officeart/2005/8/layout/vProcess5"/>
    <dgm:cxn modelId="{291F0C51-E67F-F54C-A265-7ACA4BD9A99C}" type="presParOf" srcId="{D1A58794-B519-DB49-95B3-16972AC6CAFF}" destId="{B92D2519-EE44-124E-AC22-DE9AC152445F}" srcOrd="11" destOrd="0" presId="urn:microsoft.com/office/officeart/2005/8/layout/vProcess5"/>
    <dgm:cxn modelId="{F28C0130-3409-4941-88EF-0205C0077BFC}" type="presParOf" srcId="{D1A58794-B519-DB49-95B3-16972AC6CAFF}" destId="{6EE602A5-DF47-9740-938D-C0AD5E1E0B82}" srcOrd="12" destOrd="0" presId="urn:microsoft.com/office/officeart/2005/8/layout/vProcess5"/>
    <dgm:cxn modelId="{7C245403-3921-2C49-AB44-B4E4FE322455}" type="presParOf" srcId="{D1A58794-B519-DB49-95B3-16972AC6CAFF}" destId="{6049AB61-3F06-0744-8E30-C862D6745A50}" srcOrd="13" destOrd="0" presId="urn:microsoft.com/office/officeart/2005/8/layout/vProcess5"/>
    <dgm:cxn modelId="{1BD7842A-264A-0847-84F3-550C52EF6E32}" type="presParOf" srcId="{D1A58794-B519-DB49-95B3-16972AC6CAFF}" destId="{529BE2DF-E0C4-D94C-971A-08C8DD75EFCA}" srcOrd="14" destOrd="0" presId="urn:microsoft.com/office/officeart/2005/8/layout/vProcess5"/>
  </dgm:cxnLst>
  <dgm:bg/>
  <dgm:whole/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A7801373-7114-614A-8AEC-70364C1CE624}">
      <dsp:nvSpPr>
        <dsp:cNvPr id="0" name=""/>
        <dsp:cNvSpPr/>
      </dsp:nvSpPr>
      <dsp:spPr>
        <a:xfrm>
          <a:off x="0" y="0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1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establish patient-control differences in age-related change in cognition and brain volume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tion regressed on LNS, MR scores and GF, </a:t>
          </a: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SF, RMF, CMF,  POP, PT, PORB, LOF, MOF, PC, PARA, FP volume. 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DR correction applied to 13 age*dx interaction effects, with 4 surviving correction.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3779" y="23779"/>
        <a:ext cx="5951001" cy="764314"/>
      </dsp:txXfrm>
    </dsp:sp>
    <dsp:sp modelId="{087B76F4-79EC-4F46-9CF2-3C1EC5BD5140}">
      <dsp:nvSpPr>
        <dsp:cNvPr id="0" name=""/>
        <dsp:cNvSpPr/>
      </dsp:nvSpPr>
      <dsp:spPr>
        <a:xfrm>
          <a:off x="516907" y="924633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2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morphological drivers of interaction effects on brain volume measures surviving FDR correction in Step 1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dx, age*dx interacion regressed on </a:t>
          </a: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ickness/area measures.  FDR correction applied to 8 age*dx interactions, with 4 surviving correction.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540686" y="948412"/>
        <a:ext cx="5829882" cy="764314"/>
      </dsp:txXfrm>
    </dsp:sp>
    <dsp:sp modelId="{8DF39F29-8925-8547-9603-EC7E54A65C01}">
      <dsp:nvSpPr>
        <dsp:cNvPr id="0" name=""/>
        <dsp:cNvSpPr/>
      </dsp:nvSpPr>
      <dsp:spPr>
        <a:xfrm>
          <a:off x="1033814" y="1849266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3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</a:t>
          </a:r>
          <a:r>
            <a:rPr lang="en-AU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whether associations between cognitive tests and brain regions showing exagerated age-related deterioration at Step 1 and 2 are moderated by CR</a:t>
          </a:r>
          <a:endParaRPr lang="en-US" sz="800" b="1" i="1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800" b="0" i="0" kern="1200">
              <a:latin typeface="Times New Roman" panose="02020603050405020304" pitchFamily="18" charset="0"/>
              <a:cs typeface="Times New Roman" panose="02020603050405020304" pitchFamily="18" charset="0"/>
            </a:rPr>
            <a:t>CMF, PORB, PT, GF 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hickness/area, CR and brain measure*CR interaction regressed on LNS/MR scores. FDR correction applied to 16 brain*CR interactions, with 10 surviving correction (LNS: PORB, PT volume/area; MR -PORB, PT, GF volume/area).</a:t>
          </a:r>
        </a:p>
      </dsp:txBody>
      <dsp:txXfrm>
        <a:off x="1057593" y="1873045"/>
        <a:ext cx="5829882" cy="764314"/>
      </dsp:txXfrm>
    </dsp:sp>
    <dsp:sp modelId="{C48BA59B-BB54-364B-910D-0F7FBAEFE248}">
      <dsp:nvSpPr>
        <dsp:cNvPr id="0" name=""/>
        <dsp:cNvSpPr/>
      </dsp:nvSpPr>
      <dsp:spPr>
        <a:xfrm>
          <a:off x="1550722" y="2773899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4 - </a:t>
          </a:r>
          <a:r>
            <a:rPr lang="en-AU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establish the effect of age on the brain and cognitive measures whose association was moderated by CR at Step 3</a:t>
          </a:r>
          <a:endParaRPr lang="en-US" sz="800" b="1" i="1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CR group, age*CR group interaction regressed on LNS,MR scores and  PT, PORB, GF volume/area. The following were specified as independent variables. FDR correction applied to 8 tests, with only 1 surving correction.</a:t>
          </a:r>
        </a:p>
      </dsp:txBody>
      <dsp:txXfrm>
        <a:off x="1574501" y="2797678"/>
        <a:ext cx="5829882" cy="764314"/>
      </dsp:txXfrm>
    </dsp:sp>
    <dsp:sp modelId="{036C1420-7177-154F-B955-117A665E3736}">
      <dsp:nvSpPr>
        <dsp:cNvPr id="0" name=""/>
        <dsp:cNvSpPr/>
      </dsp:nvSpPr>
      <dsp:spPr>
        <a:xfrm>
          <a:off x="2067629" y="3698532"/>
          <a:ext cx="6922065" cy="811872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30480" tIns="30480" rIns="30480" bIns="304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b="1" kern="1200">
              <a:latin typeface="Times New Roman" panose="02020603050405020304" pitchFamily="18" charset="0"/>
              <a:cs typeface="Times New Roman" panose="02020603050405020304" pitchFamily="18" charset="0"/>
            </a:rPr>
            <a:t>Step 5 - </a:t>
          </a:r>
          <a:r>
            <a:rPr lang="en-US" sz="800" b="1" i="1" kern="1200">
              <a:latin typeface="Times New Roman" panose="02020603050405020304" pitchFamily="18" charset="0"/>
              <a:cs typeface="Times New Roman" panose="02020603050405020304" pitchFamily="18" charset="0"/>
            </a:rPr>
            <a:t>identify CR subgroup-control differences in age-related change on measures whose interactions were significant at Step 4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ge, group (low CR, average CR, controls), age*group regressed on MR scores</a:t>
          </a:r>
          <a:r>
            <a:rPr lang="en-US" sz="800" kern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FDR was not applied as only 1 interaction term was specified. </a:t>
          </a:r>
        </a:p>
      </dsp:txBody>
      <dsp:txXfrm>
        <a:off x="2091408" y="3722311"/>
        <a:ext cx="5829882" cy="764314"/>
      </dsp:txXfrm>
    </dsp:sp>
    <dsp:sp modelId="{1003946F-8D9D-3548-AD3D-21C74E07C50F}">
      <dsp:nvSpPr>
        <dsp:cNvPr id="0" name=""/>
        <dsp:cNvSpPr/>
      </dsp:nvSpPr>
      <dsp:spPr>
        <a:xfrm>
          <a:off x="6394347" y="593118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6513083" y="593118"/>
        <a:ext cx="290245" cy="397107"/>
      </dsp:txXfrm>
    </dsp:sp>
    <dsp:sp modelId="{0AA8133D-583F-8442-BFCB-BE06A5509445}">
      <dsp:nvSpPr>
        <dsp:cNvPr id="0" name=""/>
        <dsp:cNvSpPr/>
      </dsp:nvSpPr>
      <dsp:spPr>
        <a:xfrm>
          <a:off x="6911255" y="1517751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029991" y="1517751"/>
        <a:ext cx="290245" cy="397107"/>
      </dsp:txXfrm>
    </dsp:sp>
    <dsp:sp modelId="{DE021C51-E830-8349-B90D-AC2D16B00503}">
      <dsp:nvSpPr>
        <dsp:cNvPr id="0" name=""/>
        <dsp:cNvSpPr/>
      </dsp:nvSpPr>
      <dsp:spPr>
        <a:xfrm>
          <a:off x="7428162" y="2428853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546898" y="2428853"/>
        <a:ext cx="290245" cy="397107"/>
      </dsp:txXfrm>
    </dsp:sp>
    <dsp:sp modelId="{A29C5A16-79DB-9441-A6BB-FC81E978B949}">
      <dsp:nvSpPr>
        <dsp:cNvPr id="0" name=""/>
        <dsp:cNvSpPr/>
      </dsp:nvSpPr>
      <dsp:spPr>
        <a:xfrm>
          <a:off x="7945070" y="3362506"/>
          <a:ext cx="527717" cy="527717"/>
        </a:xfrm>
        <a:prstGeom prst="downArrow">
          <a:avLst>
            <a:gd name="adj1" fmla="val 55000"/>
            <a:gd name="adj2" fmla="val 45000"/>
          </a:avLst>
        </a:prstGeom>
        <a:solidFill>
          <a:schemeClr val="lt1">
            <a:alpha val="90000"/>
            <a:tint val="4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1"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800" kern="1200"/>
        </a:p>
      </dsp:txBody>
      <dsp:txXfrm>
        <a:off x="8063806" y="3362506"/>
        <a:ext cx="290245" cy="39710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vProcess5">
  <dgm:title val=""/>
  <dgm:desc val=""/>
  <dgm:catLst>
    <dgm:cat type="process" pri="14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6" srcId="0" destId="1" srcOrd="0" destOrd="0"/>
        <dgm:cxn modelId="7" srcId="0" destId="2" srcOrd="1" destOrd="0"/>
        <dgm:cxn modelId="8" srcId="0" destId="3" srcOrd="2" destOrd="0"/>
        <dgm:cxn modelId="9" srcId="0" destId="4" srcOrd="3" destOrd="0"/>
      </dgm:cxnLst>
      <dgm:bg/>
      <dgm:whole/>
    </dgm:dataModel>
  </dgm:clrData>
  <dgm:layoutNode name="outerComposite">
    <dgm:varLst>
      <dgm:chMax val="5"/>
      <dgm:dir/>
      <dgm:resizeHandles val="exact"/>
    </dgm:varLst>
    <dgm:alg type="composite"/>
    <dgm:shape xmlns:r="http://schemas.openxmlformats.org/officeDocument/2006/relationships" r:blip="">
      <dgm:adjLst/>
    </dgm:shape>
    <dgm:presOf/>
    <dgm:choose name="Name0">
      <dgm:if name="Name1" func="var" arg="dir" op="equ" val="norm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l" for="ch" forName="TwoNodes_1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r" for="ch" forName="TwoNodes_2" refType="w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r" for="ch" forName="TwoConn_1-2" refType="r" refFor="ch" refForName="TwoNodes_1"/>
          <dgm:constr type="r" for="ch" forName="TwoNodes_1_text" refType="l" refFor="ch" refForName="TwoConn_1-2"/>
          <dgm:constr type="rOff" for="ch" forName="TwoNodes_1_text" refType="w" refFor="ch" refForName="TwoConn_1-2" fact="-0.5"/>
          <dgm:constr type="t" for="ch" forName="TwoNodes_1_text" refType="t" refFor="ch" refForName="TwoNodes_1"/>
          <dgm:constr type="b" for="ch" forName="TwoNodes_1_text" refType="b" refFor="ch" refForName="TwoNodes_1"/>
          <dgm:constr type="l" for="ch" forName="TwoNodes_1_text" refType="l" refFor="ch" refForName="TwoNodes_1"/>
          <dgm:constr type="r" for="ch" forName="TwoNodes_2_text" refType="l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l" for="ch" forName="TwoNodes_2_text" refType="l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l" for="ch" forName="ThreeNodes_1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r" for="ch" forName="ThreeNodes_3" refType="w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r" for="ch" forName="ThreeConn_1-2" refType="r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r" for="ch" forName="ThreeConn_2-3" refType="r" refFor="ch" refForName="ThreeNodes_2"/>
          <dgm:constr type="r" for="ch" forName="ThreeNodes_1_text" refType="l" refFor="ch" refForName="ThreeConn_1-2"/>
          <dgm:constr type="rOff" for="ch" forName="ThreeNodes_1_text" refType="w" refFor="ch" refForName="ThreeConn_1-2" fact="-0.57"/>
          <dgm:constr type="t" for="ch" forName="ThreeNodes_1_text" refType="t" refFor="ch" refForName="ThreeNodes_1"/>
          <dgm:constr type="b" for="ch" forName="ThreeNodes_1_text" refType="b" refFor="ch" refForName="ThreeNodes_1"/>
          <dgm:constr type="l" for="ch" forName="ThreeNodes_1_text" refType="l" refFor="ch" refForName="ThreeNodes_1"/>
          <dgm:constr type="r" for="ch" forName="ThreeNodes_2_text" refType="l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l" for="ch" forName="ThreeNodes_2_text" refType="l" refFor="ch" refForName="ThreeNodes_2"/>
          <dgm:constr type="r" for="ch" forName="ThreeNodes_3_text" refType="l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l" for="ch" forName="ThreeNodes_3_text" refType="l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l" for="ch" forName="FourNodes_1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467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533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r" for="ch" forName="FourNodes_4" refType="w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r" for="ch" forName="FourConn_1-2" refType="r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r" for="ch" forName="FourConn_2-3" refType="r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r" for="ch" forName="FourConn_3-4" refType="r" refFor="ch" refForName="FourNodes_3"/>
          <dgm:constr type="r" for="ch" forName="FourNodes_1_text" refType="l" refFor="ch" refForName="FourConn_1-2"/>
          <dgm:constr type="rOff" for="ch" forName="FourNodes_1_text" refType="w" refFor="ch" refForName="FourConn_1-2" fact="-0.7"/>
          <dgm:constr type="t" for="ch" forName="FourNodes_1_text" refType="t" refFor="ch" refForName="FourNodes_1"/>
          <dgm:constr type="b" for="ch" forName="FourNodes_1_text" refType="b" refFor="ch" refForName="FourNodes_1"/>
          <dgm:constr type="l" for="ch" forName="FourNodes_1_text" refType="l" refFor="ch" refForName="FourNodes_1"/>
          <dgm:constr type="r" for="ch" forName="FourNodes_2_text" refType="l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l" for="ch" forName="FourNodes_2_text" refType="l" refFor="ch" refForName="FourNodes_2"/>
          <dgm:constr type="r" for="ch" forName="FourNodes_3_text" refType="l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l" for="ch" forName="FourNodes_3_text" refType="l" refFor="ch" refForName="FourNodes_3"/>
          <dgm:constr type="r" for="ch" forName="FourNodes_4_text" refType="l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l" for="ch" forName="FourNodes_4_text" refType="l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l" for="ch" forName="FiveNodes_1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442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557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r" for="ch" forName="FiveNodes_5" refType="w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r" for="ch" forName="FiveConn_1-2" refType="r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r" for="ch" forName="FiveConn_2-3" refType="r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r" for="ch" forName="FiveConn_3-4" refType="r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r" for="ch" forName="FiveConn_4-5" refType="r" refFor="ch" refForName="FiveNodes_4"/>
          <dgm:constr type="r" for="ch" forName="FiveNodes_1_text" refType="l" refFor="ch" refForName="FiveConn_1-2"/>
          <dgm:constr type="rOff" for="ch" forName="FiveNodes_1_text" refType="w" refFor="ch" refForName="FiveConn_1-2" fact="-0.75"/>
          <dgm:constr type="t" for="ch" forName="FiveNodes_1_text" refType="t" refFor="ch" refForName="FiveNodes_1"/>
          <dgm:constr type="b" for="ch" forName="FiveNodes_1_text" refType="b" refFor="ch" refForName="FiveNodes_1"/>
          <dgm:constr type="l" for="ch" forName="FiveNodes_1_text" refType="l" refFor="ch" refForName="FiveNodes_1"/>
          <dgm:constr type="r" for="ch" forName="FiveNodes_2_text" refType="l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l" for="ch" forName="FiveNodes_2_text" refType="l" refFor="ch" refForName="FiveNodes_2"/>
          <dgm:constr type="r" for="ch" forName="FiveNodes_3_text" refType="l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l" for="ch" forName="FiveNodes_3_text" refType="l" refFor="ch" refForName="FiveNodes_3"/>
          <dgm:constr type="r" for="ch" forName="FiveNodes_4_text" refType="l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l" for="ch" forName="FiveNodes_4_text" refType="l" refFor="ch" refForName="FiveNodes_4"/>
          <dgm:constr type="r" for="ch" forName="FiveNodes_5_text" refType="l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l" for="ch" forName="FiveNodes_5_text" refType="l" refFor="ch" refForName="FiveNodes_5"/>
        </dgm:constrLst>
      </dgm:if>
      <dgm:else name="Name2">
        <dgm:constrLst>
          <dgm:constr type="primFontSz" for="ch" ptType="node" op="equ" val="65"/>
          <dgm:constr type="w" for="ch" forName="dummyMaxCanvas" refType="w"/>
          <dgm:constr type="h" for="ch" forName="dummyMaxCanvas" refType="h"/>
          <dgm:constr type="w" for="ch" forName="OneNode_1" refType="w"/>
          <dgm:constr type="h" for="ch" forName="OneNode_1" refType="h" fact="0.5"/>
          <dgm:constr type="ctrY" for="ch" forName="OneNode_1" refType="h" fact="0.5"/>
          <dgm:constr type="w" for="ch" forName="TwoNodes_1" refType="w" fact="0.85"/>
          <dgm:constr type="h" for="ch" forName="TwoNodes_1" refType="h" fact="0.45"/>
          <dgm:constr type="t" for="ch" forName="TwoNodes_1"/>
          <dgm:constr type="r" for="ch" forName="TwoNodes_1" refType="w"/>
          <dgm:constr type="w" for="ch" forName="TwoNodes_2" refType="w" fact="0.85"/>
          <dgm:constr type="h" for="ch" forName="TwoNodes_2" refType="h" fact="0.45"/>
          <dgm:constr type="b" for="ch" forName="TwoNodes_2" refType="h"/>
          <dgm:constr type="l" for="ch" forName="TwoNodes_2"/>
          <dgm:constr type="w" for="ch" forName="TwoConn_1-2" refType="h" refFor="ch" refForName="TwoNodes_1" fact="0.65"/>
          <dgm:constr type="h" for="ch" forName="TwoConn_1-2" refType="h" refFor="ch" refForName="TwoNodes_1" fact="0.65"/>
          <dgm:constr type="ctrY" for="ch" forName="TwoConn_1-2" refType="h" fact="0.5"/>
          <dgm:constr type="l" for="ch" forName="TwoConn_1-2" refType="l" refFor="ch" refForName="TwoNodes_1"/>
          <dgm:constr type="l" for="ch" forName="TwoNodes_1_text" refType="r" refFor="ch" refForName="TwoConn_1-2"/>
          <dgm:constr type="lOff" for="ch" forName="TwoNodes_1_text" refType="w" refFor="ch" refForName="TwoConn_1-2" fact="0.5"/>
          <dgm:constr type="t" for="ch" forName="TwoNodes_1_text" refType="t" refFor="ch" refForName="TwoNodes_1"/>
          <dgm:constr type="b" for="ch" forName="TwoNodes_1_text" refType="b" refFor="ch" refForName="TwoNodes_1"/>
          <dgm:constr type="r" for="ch" forName="TwoNodes_1_text" refType="r" refFor="ch" refForName="TwoNodes_1"/>
          <dgm:constr type="l" for="ch" forName="TwoNodes_2_text" refType="r" refFor="ch" refForName="TwoConn_1-2"/>
          <dgm:constr type="t" for="ch" forName="TwoNodes_2_text" refType="t" refFor="ch" refForName="TwoNodes_2"/>
          <dgm:constr type="b" for="ch" forName="TwoNodes_2_text" refType="b" refFor="ch" refForName="TwoNodes_2"/>
          <dgm:constr type="r" for="ch" forName="TwoNodes_2_text" refType="r" refFor="ch" refForName="TwoNodes_2"/>
          <dgm:constr type="w" for="ch" forName="ThreeNodes_1" refType="w" fact="0.85"/>
          <dgm:constr type="h" for="ch" forName="ThreeNodes_1" refType="h" fact="0.3"/>
          <dgm:constr type="t" for="ch" forName="ThreeNodes_1"/>
          <dgm:constr type="r" for="ch" forName="ThreeNodes_1" refType="w"/>
          <dgm:constr type="w" for="ch" forName="ThreeNodes_2" refType="w" fact="0.85"/>
          <dgm:constr type="h" for="ch" forName="ThreeNodes_2" refType="h" fact="0.3"/>
          <dgm:constr type="ctrY" for="ch" forName="ThreeNodes_2" refType="h" fact="0.5"/>
          <dgm:constr type="ctrX" for="ch" forName="ThreeNodes_2" refType="w" fact="0.5"/>
          <dgm:constr type="w" for="ch" forName="ThreeNodes_3" refType="w" fact="0.85"/>
          <dgm:constr type="h" for="ch" forName="ThreeNodes_3" refType="h" fact="0.3"/>
          <dgm:constr type="b" for="ch" forName="ThreeNodes_3" refType="h"/>
          <dgm:constr type="l" for="ch" forName="ThreeNodes_3"/>
          <dgm:constr type="w" for="ch" forName="ThreeConn_1-2" refType="h" refFor="ch" refForName="ThreeNodes_1" fact="0.65"/>
          <dgm:constr type="h" for="ch" forName="ThreeConn_1-2" refType="h" refFor="ch" refForName="ThreeNodes_1" fact="0.65"/>
          <dgm:constr type="ctrY" for="ch" forName="ThreeConn_1-2" refType="h" fact="0.325"/>
          <dgm:constr type="l" for="ch" forName="ThreeConn_1-2" refType="l" refFor="ch" refForName="ThreeNodes_1"/>
          <dgm:constr type="w" for="ch" forName="ThreeConn_2-3" refType="h" refFor="ch" refForName="ThreeNodes_2" fact="0.65"/>
          <dgm:constr type="h" for="ch" forName="ThreeConn_2-3" refType="h" refFor="ch" refForName="ThreeNodes_2" fact="0.65"/>
          <dgm:constr type="ctrY" for="ch" forName="ThreeConn_2-3" refType="h" fact="0.673"/>
          <dgm:constr type="l" for="ch" forName="ThreeConn_2-3" refType="l" refFor="ch" refForName="ThreeNodes_2"/>
          <dgm:constr type="l" for="ch" forName="ThreeNodes_1_text" refType="r" refFor="ch" refForName="ThreeConn_1-2"/>
          <dgm:constr type="lOff" for="ch" forName="ThreeNodes_1_text" refType="w" refFor="ch" refForName="ThreeConn_1-2" fact="0.55"/>
          <dgm:constr type="t" for="ch" forName="ThreeNodes_1_text" refType="t" refFor="ch" refForName="ThreeNodes_1"/>
          <dgm:constr type="b" for="ch" forName="ThreeNodes_1_text" refType="b" refFor="ch" refForName="ThreeNodes_1"/>
          <dgm:constr type="r" for="ch" forName="ThreeNodes_1_text" refType="r" refFor="ch" refForName="ThreeNodes_1"/>
          <dgm:constr type="l" for="ch" forName="ThreeNodes_2_text" refType="r" refFor="ch" refForName="ThreeConn_1-2"/>
          <dgm:constr type="t" for="ch" forName="ThreeNodes_2_text" refType="t" refFor="ch" refForName="ThreeNodes_2"/>
          <dgm:constr type="b" for="ch" forName="ThreeNodes_2_text" refType="b" refFor="ch" refForName="ThreeNodes_2"/>
          <dgm:constr type="r" for="ch" forName="ThreeNodes_2_text" refType="r" refFor="ch" refForName="ThreeNodes_2"/>
          <dgm:constr type="l" for="ch" forName="ThreeNodes_3_text" refType="r" refFor="ch" refForName="ThreeConn_2-3"/>
          <dgm:constr type="t" for="ch" forName="ThreeNodes_3_text" refType="t" refFor="ch" refForName="ThreeNodes_3"/>
          <dgm:constr type="b" for="ch" forName="ThreeNodes_3_text" refType="b" refFor="ch" refForName="ThreeNodes_3"/>
          <dgm:constr type="r" for="ch" forName="ThreeNodes_3_text" refType="r" refFor="ch" refForName="ThreeNodes_3"/>
          <dgm:constr type="w" for="ch" forName="FourNodes_1" refType="w" fact="0.8"/>
          <dgm:constr type="h" for="ch" forName="FourNodes_1" refType="h" fact="0.22"/>
          <dgm:constr type="t" for="ch" forName="FourNodes_1"/>
          <dgm:constr type="r" for="ch" forName="FourNodes_1" refType="w"/>
          <dgm:constr type="w" for="ch" forName="FourNodes_2" refType="w" fact="0.8"/>
          <dgm:constr type="h" for="ch" forName="FourNodes_2" refType="h" fact="0.22"/>
          <dgm:constr type="ctrY" for="ch" forName="FourNodes_2" refType="h" fact="0.37"/>
          <dgm:constr type="ctrX" for="ch" forName="FourNodes_2" refType="w" fact="0.533"/>
          <dgm:constr type="w" for="ch" forName="FourNodes_3" refType="w" fact="0.8"/>
          <dgm:constr type="h" for="ch" forName="FourNodes_3" refType="h" fact="0.22"/>
          <dgm:constr type="ctrY" for="ch" forName="FourNodes_3" refType="h" fact="0.63"/>
          <dgm:constr type="ctrX" for="ch" forName="FourNodes_3" refType="w" fact="0.467"/>
          <dgm:constr type="w" for="ch" forName="FourNodes_4" refType="w" fact="0.8"/>
          <dgm:constr type="h" for="ch" forName="FourNodes_4" refType="h" fact="0.22"/>
          <dgm:constr type="b" for="ch" forName="FourNodes_4" refType="h"/>
          <dgm:constr type="l" for="ch" forName="FourNodes_4"/>
          <dgm:constr type="w" for="ch" forName="FourConn_1-2" refType="h" refFor="ch" refForName="FourNodes_1" fact="0.65"/>
          <dgm:constr type="h" for="ch" forName="FourConn_1-2" refType="h" refFor="ch" refForName="FourNodes_1" fact="0.65"/>
          <dgm:constr type="ctrY" for="ch" forName="FourConn_1-2" refType="h" fact="0.24"/>
          <dgm:constr type="l" for="ch" forName="FourConn_1-2" refType="l" refFor="ch" refForName="FourNodes_1"/>
          <dgm:constr type="w" for="ch" forName="FourConn_2-3" refType="h" refFor="ch" refForName="FourNodes_2" fact="0.65"/>
          <dgm:constr type="h" for="ch" forName="FourConn_2-3" refType="h" refFor="ch" refForName="FourNodes_2" fact="0.65"/>
          <dgm:constr type="ctrY" for="ch" forName="FourConn_2-3" refType="h" fact="0.5"/>
          <dgm:constr type="l" for="ch" forName="FourConn_2-3" refType="l" refFor="ch" refForName="FourNodes_2"/>
          <dgm:constr type="w" for="ch" forName="FourConn_3-4" refType="h" refFor="ch" refForName="FourNodes_3" fact="0.65"/>
          <dgm:constr type="h" for="ch" forName="FourConn_3-4" refType="h" refFor="ch" refForName="FourNodes_3" fact="0.65"/>
          <dgm:constr type="ctrY" for="ch" forName="FourConn_3-4" refType="h" fact="0.76"/>
          <dgm:constr type="l" for="ch" forName="FourConn_3-4" refType="l" refFor="ch" refForName="FourNodes_3"/>
          <dgm:constr type="l" for="ch" forName="FourNodes_1_text" refType="r" refFor="ch" refForName="FourConn_1-2"/>
          <dgm:constr type="lOff" for="ch" forName="FourNodes_1_text" refType="w" refFor="ch" refForName="FourConn_1-2" fact="0.69"/>
          <dgm:constr type="t" for="ch" forName="FourNodes_1_text" refType="t" refFor="ch" refForName="FourNodes_1"/>
          <dgm:constr type="b" for="ch" forName="FourNodes_1_text" refType="b" refFor="ch" refForName="FourNodes_1"/>
          <dgm:constr type="r" for="ch" forName="FourNodes_1_text" refType="r" refFor="ch" refForName="FourNodes_1"/>
          <dgm:constr type="l" for="ch" forName="FourNodes_2_text" refType="r" refFor="ch" refForName="FourConn_1-2"/>
          <dgm:constr type="t" for="ch" forName="FourNodes_2_text" refType="t" refFor="ch" refForName="FourNodes_2"/>
          <dgm:constr type="b" for="ch" forName="FourNodes_2_text" refType="b" refFor="ch" refForName="FourNodes_2"/>
          <dgm:constr type="r" for="ch" forName="FourNodes_2_text" refType="r" refFor="ch" refForName="FourNodes_2"/>
          <dgm:constr type="l" for="ch" forName="FourNodes_3_text" refType="r" refFor="ch" refForName="FourConn_2-3"/>
          <dgm:constr type="t" for="ch" forName="FourNodes_3_text" refType="t" refFor="ch" refForName="FourNodes_3"/>
          <dgm:constr type="b" for="ch" forName="FourNodes_3_text" refType="b" refFor="ch" refForName="FourNodes_3"/>
          <dgm:constr type="r" for="ch" forName="FourNodes_3_text" refType="r" refFor="ch" refForName="FourNodes_3"/>
          <dgm:constr type="l" for="ch" forName="FourNodes_4_text" refType="r" refFor="ch" refForName="FourConn_3-4"/>
          <dgm:constr type="t" for="ch" forName="FourNodes_4_text" refType="t" refFor="ch" refForName="FourNodes_4"/>
          <dgm:constr type="b" for="ch" forName="FourNodes_4_text" refType="b" refFor="ch" refForName="FourNodes_4"/>
          <dgm:constr type="r" for="ch" forName="FourNodes_4_text" refType="r" refFor="ch" refForName="FourNodes_4"/>
          <dgm:constr type="w" for="ch" forName="FiveNodes_1" refType="w" fact="0.77"/>
          <dgm:constr type="h" for="ch" forName="FiveNodes_1" refType="h" fact="0.18"/>
          <dgm:constr type="t" for="ch" forName="FiveNodes_1"/>
          <dgm:constr type="r" for="ch" forName="FiveNodes_1" refType="w"/>
          <dgm:constr type="w" for="ch" forName="FiveNodes_2" refType="w" fact="0.77"/>
          <dgm:constr type="h" for="ch" forName="FiveNodes_2" refType="h" fact="0.18"/>
          <dgm:constr type="ctrY" for="ch" forName="FiveNodes_2" refType="h" fact="0.295"/>
          <dgm:constr type="ctrX" for="ch" forName="FiveNodes_2" refType="w" fact="0.5575"/>
          <dgm:constr type="w" for="ch" forName="FiveNodes_3" refType="w" fact="0.77"/>
          <dgm:constr type="h" for="ch" forName="FiveNodes_3" refType="h" fact="0.18"/>
          <dgm:constr type="ctrY" for="ch" forName="FiveNodes_3" refType="h" fact="0.5"/>
          <dgm:constr type="ctrX" for="ch" forName="FiveNodes_3" refType="w" fact="0.5"/>
          <dgm:constr type="w" for="ch" forName="FiveNodes_4" refType="w" fact="0.77"/>
          <dgm:constr type="h" for="ch" forName="FiveNodes_4" refType="h" fact="0.18"/>
          <dgm:constr type="ctrY" for="ch" forName="FiveNodes_4" refType="h" fact="0.705"/>
          <dgm:constr type="ctrX" for="ch" forName="FiveNodes_4" refType="w" fact="0.4425"/>
          <dgm:constr type="w" for="ch" forName="FiveNodes_5" refType="w" fact="0.77"/>
          <dgm:constr type="h" for="ch" forName="FiveNodes_5" refType="h" fact="0.18"/>
          <dgm:constr type="b" for="ch" forName="FiveNodes_5" refType="h"/>
          <dgm:constr type="l" for="ch" forName="FiveNodes_5"/>
          <dgm:constr type="w" for="ch" forName="FiveConn_1-2" refType="h" refFor="ch" refForName="FiveNodes_1" fact="0.65"/>
          <dgm:constr type="h" for="ch" forName="FiveConn_1-2" refType="h" refFor="ch" refForName="FiveNodes_1" fact="0.65"/>
          <dgm:constr type="ctrY" for="ch" forName="FiveConn_1-2" refType="h" fact="0.19"/>
          <dgm:constr type="l" for="ch" forName="FiveConn_1-2" refType="l" refFor="ch" refForName="FiveNodes_1"/>
          <dgm:constr type="w" for="ch" forName="FiveConn_2-3" refType="h" refFor="ch" refForName="FiveNodes_2" fact="0.65"/>
          <dgm:constr type="h" for="ch" forName="FiveConn_2-3" refType="h" refFor="ch" refForName="FiveNodes_2" fact="0.65"/>
          <dgm:constr type="ctrY" for="ch" forName="FiveConn_2-3" refType="h" fact="0.395"/>
          <dgm:constr type="l" for="ch" forName="FiveConn_2-3" refType="l" refFor="ch" refForName="FiveNodes_2"/>
          <dgm:constr type="w" for="ch" forName="FiveConn_3-4" refType="h" refFor="ch" refForName="FiveNodes_3" fact="0.65"/>
          <dgm:constr type="h" for="ch" forName="FiveConn_3-4" refType="h" refFor="ch" refForName="FiveNodes_3" fact="0.65"/>
          <dgm:constr type="ctrY" for="ch" forName="FiveConn_3-4" refType="h" fact="0.597"/>
          <dgm:constr type="l" for="ch" forName="FiveConn_3-4" refType="l" refFor="ch" refForName="FiveNodes_3"/>
          <dgm:constr type="w" for="ch" forName="FiveConn_4-5" refType="h" refFor="ch" refForName="FiveNodes_4" fact="0.65"/>
          <dgm:constr type="h" for="ch" forName="FiveConn_4-5" refType="h" refFor="ch" refForName="FiveNodes_4" fact="0.65"/>
          <dgm:constr type="ctrY" for="ch" forName="FiveConn_4-5" refType="h" fact="0.804"/>
          <dgm:constr type="l" for="ch" forName="FiveConn_4-5" refType="l" refFor="ch" refForName="FiveNodes_4"/>
          <dgm:constr type="l" for="ch" forName="FiveNodes_1_text" refType="r" refFor="ch" refForName="FiveConn_1-2"/>
          <dgm:constr type="lOff" for="ch" forName="FiveNodes_1_text" refType="w" refFor="ch" refForName="FiveConn_1-2" fact="0.73"/>
          <dgm:constr type="t" for="ch" forName="FiveNodes_1_text" refType="t" refFor="ch" refForName="FiveNodes_1"/>
          <dgm:constr type="b" for="ch" forName="FiveNodes_1_text" refType="b" refFor="ch" refForName="FiveNodes_1"/>
          <dgm:constr type="r" for="ch" forName="FiveNodes_1_text" refType="r" refFor="ch" refForName="FiveNodes_1"/>
          <dgm:constr type="l" for="ch" forName="FiveNodes_2_text" refType="r" refFor="ch" refForName="FiveConn_1-2"/>
          <dgm:constr type="t" for="ch" forName="FiveNodes_2_text" refType="t" refFor="ch" refForName="FiveNodes_2"/>
          <dgm:constr type="b" for="ch" forName="FiveNodes_2_text" refType="b" refFor="ch" refForName="FiveNodes_2"/>
          <dgm:constr type="r" for="ch" forName="FiveNodes_2_text" refType="r" refFor="ch" refForName="FiveNodes_2"/>
          <dgm:constr type="l" for="ch" forName="FiveNodes_3_text" refType="r" refFor="ch" refForName="FiveConn_2-3"/>
          <dgm:constr type="t" for="ch" forName="FiveNodes_3_text" refType="t" refFor="ch" refForName="FiveNodes_3"/>
          <dgm:constr type="b" for="ch" forName="FiveNodes_3_text" refType="b" refFor="ch" refForName="FiveNodes_3"/>
          <dgm:constr type="r" for="ch" forName="FiveNodes_3_text" refType="r" refFor="ch" refForName="FiveNodes_3"/>
          <dgm:constr type="l" for="ch" forName="FiveNodes_4_text" refType="r" refFor="ch" refForName="FiveConn_3-4"/>
          <dgm:constr type="t" for="ch" forName="FiveNodes_4_text" refType="t" refFor="ch" refForName="FiveNodes_4"/>
          <dgm:constr type="b" for="ch" forName="FiveNodes_4_text" refType="b" refFor="ch" refForName="FiveNodes_4"/>
          <dgm:constr type="r" for="ch" forName="FiveNodes_4_text" refType="r" refFor="ch" refForName="FiveNodes_4"/>
          <dgm:constr type="l" for="ch" forName="FiveNodes_5_text" refType="r" refFor="ch" refForName="FiveConn_4-5"/>
          <dgm:constr type="t" for="ch" forName="FiveNodes_5_text" refType="t" refFor="ch" refForName="FiveNodes_5"/>
          <dgm:constr type="b" for="ch" forName="FiveNodes_5_text" refType="b" refFor="ch" refForName="FiveNodes_5"/>
          <dgm:constr type="r" for="ch" forName="FiveNodes_5_text" refType="r" refFor="ch" refForName="FiveNodes_5"/>
        </dgm:constrLst>
      </dgm:else>
    </dgm:choose>
    <dgm:ruleLst/>
    <dgm:layoutNode name="dummyMaxCanvas">
      <dgm:varLst/>
      <dgm:alg type="sp"/>
      <dgm:shape xmlns:r="http://schemas.openxmlformats.org/officeDocument/2006/relationships" r:blip="">
        <dgm:adjLst/>
      </dgm:shape>
      <dgm:presOf/>
      <dgm:constrLst/>
      <dgm:ruleLst/>
    </dgm:layoutNode>
    <dgm:choose name="Name3">
      <dgm:if name="Name4" axis="ch" ptType="node" func="cnt" op="equ" val="1">
        <dgm:layoutNode name="OneNode_1">
          <dgm:varLst>
            <dgm:bulletEnabled val="1"/>
          </dgm:varLst>
          <dgm:alg type="tx"/>
          <dgm:shape xmlns:r="http://schemas.openxmlformats.org/officeDocument/2006/relationships" type="roundRect" r:blip="">
            <dgm:adjLst>
              <dgm:adj idx="1" val="0.1"/>
            </dgm:adjLst>
          </dgm:shape>
          <dgm:presOf axis="ch desOrSelf" ptType="node node" st="1 1" cnt="1 0"/>
          <dgm:constrLst>
            <dgm:constr type="lMarg" refType="primFontSz" fact="0.3"/>
            <dgm:constr type="rMarg" refType="primFontSz" fact="0.3"/>
            <dgm:constr type="tMarg" refType="primFontSz" fact="0.3"/>
            <dgm:constr type="bMarg" refType="primFontSz" fact="0.3"/>
          </dgm:constrLst>
          <dgm:ruleLst>
            <dgm:rule type="primFontSz" val="5" fact="NaN" max="NaN"/>
          </dgm:ruleLst>
        </dgm:layoutNode>
      </dgm:if>
      <dgm:else name="Name5">
        <dgm:choose name="Name6">
          <dgm:if name="Name7" axis="ch" ptType="node" func="cnt" op="equ" val="2">
            <dgm:layoutNode name="TwoNodes_1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1 1" cnt="1 0"/>
              <dgm:constrLst/>
              <dgm:ruleLst/>
            </dgm:layoutNode>
            <dgm:layoutNode name="TwoNodes_2">
              <dgm:varLst>
                <dgm:bulletEnabled val="1"/>
              </dgm:varLst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ch desOrSelf" ptType="node node" st="2 1" cnt="1 0"/>
              <dgm:constrLst/>
              <dgm:ruleLst/>
            </dgm:layoutNode>
            <dgm:layoutNode name="TwoConn_1-2" styleLbl="fgAccFollowNode1">
              <dgm:varLst>
                <dgm:bulletEnabled val="1"/>
              </dgm:varLst>
              <dgm:alg type="tx"/>
              <dgm:shape xmlns:r="http://schemas.openxmlformats.org/officeDocument/2006/relationships" type="downArrow" r:blip="">
                <dgm:adjLst>
                  <dgm:adj idx="1" val="0.55"/>
                  <dgm:adj idx="2" val="0.45"/>
                </dgm:adjLst>
              </dgm:shape>
              <dgm:presOf axis="ch" ptType="sibTrans" cnt="1"/>
              <dgm:constrLst>
                <dgm:constr type="lMarg" refType="primFontSz" fact="0.1"/>
                <dgm:constr type="rMarg" refType="primFontSz" fact="0.1"/>
                <dgm:constr type="tMarg" refType="primFontSz" fact="0.1"/>
                <dgm:constr type="bMarg" refType="primFontSz" fact="0.1"/>
              </dgm:constrLst>
              <dgm:ruleLst>
                <dgm:rule type="primFontSz" val="5" fact="NaN" max="NaN"/>
              </dgm:ruleLst>
            </dgm:layoutNode>
            <dgm:layoutNode name="TwoNodes_1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1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  <dgm:layoutNode name="TwoNodes_2_text">
              <dgm:varLst>
                <dgm:bulletEnabled val="1"/>
              </dgm:varLst>
              <dgm:alg type="tx">
                <dgm:param type="parTxLTRAlign" val="l"/>
                <dgm:param type="txAnchorVertCh" val="mid"/>
              </dgm:alg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ch desOrSelf" ptType="node node" st="2 1" cnt="1 0"/>
              <dgm:constrLst>
                <dgm:constr type="lMarg" refType="primFontSz" fact="0.3"/>
                <dgm:constr type="rMarg" refType="primFontSz" fact="0.3"/>
                <dgm:constr type="tMarg" refType="primFontSz" fact="0.3"/>
                <dgm:constr type="bMarg" refType="primFontSz" fact="0.3"/>
              </dgm:constrLst>
              <dgm:ruleLst>
                <dgm:rule type="primFontSz" val="5" fact="NaN" max="NaN"/>
              </dgm:ruleLst>
            </dgm:layoutNode>
          </dgm:if>
          <dgm:else name="Name8">
            <dgm:choose name="Name9">
              <dgm:if name="Name10" axis="ch" ptType="node" func="cnt" op="equ" val="3">
                <dgm:layoutNode name="ThreeNodes_1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1 1" cnt="1 0"/>
                  <dgm:constrLst/>
                  <dgm:ruleLst/>
                </dgm:layoutNode>
                <dgm:layoutNode name="ThreeNodes_2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2 1" cnt="1 0"/>
                  <dgm:constrLst/>
                  <dgm:ruleLst/>
                </dgm:layoutNode>
                <dgm:layoutNode name="ThreeNodes_3">
                  <dgm:varLst>
                    <dgm:bulletEnabled val="1"/>
                  </dgm:varLst>
                  <dgm:alg type="sp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ch desOrSelf" ptType="node node" st="3 1" cnt="1 0"/>
                  <dgm:constrLst/>
                  <dgm:ruleLst/>
                </dgm:layoutNode>
                <dgm:layoutNode name="ThreeConn_1-2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Conn_2-3" styleLbl="fgAccFollowNode1">
                  <dgm:varLst>
                    <dgm:bulletEnabled val="1"/>
                  </dgm:varLst>
                  <dgm:alg type="tx"/>
                  <dgm:shape xmlns:r="http://schemas.openxmlformats.org/officeDocument/2006/relationships" type="downArrow" r:blip="">
                    <dgm:adjLst>
                      <dgm:adj idx="1" val="0.55"/>
                      <dgm:adj idx="2" val="0.45"/>
                    </dgm:adjLst>
                  </dgm:shape>
                  <dgm:presOf axis="ch" ptType="sibTrans" st="2" cnt="1"/>
                  <dgm:constrLst>
                    <dgm:constr type="lMarg" refType="primFontSz" fact="0.1"/>
                    <dgm:constr type="rMarg" refType="primFontSz" fact="0.1"/>
                    <dgm:constr type="tMarg" refType="primFontSz" fact="0.1"/>
                    <dgm:constr type="bMarg" refType="primFontSz" fact="0.1"/>
                  </dgm:constrLst>
                  <dgm:ruleLst>
                    <dgm:rule type="primFontSz" val="5" fact="NaN" max="NaN"/>
                  </dgm:ruleLst>
                </dgm:layoutNode>
                <dgm:layoutNode name="ThreeNodes_1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1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2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2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  <dgm:layoutNode name="ThreeNodes_3_text">
                  <dgm:varLst>
                    <dgm:bulletEnabled val="1"/>
                  </dgm:varLst>
                  <dgm:alg type="tx">
                    <dgm:param type="parTxLTRAlign" val="l"/>
                    <dgm:param type="txAnchorVertCh" val="mid"/>
                  </dgm:alg>
                  <dgm:shape xmlns:r="http://schemas.openxmlformats.org/officeDocument/2006/relationships" type="roundRect" r:blip="" hideGeom="1">
                    <dgm:adjLst>
                      <dgm:adj idx="1" val="0.1"/>
                    </dgm:adjLst>
                  </dgm:shape>
                  <dgm:presOf axis="ch desOrSelf" ptType="node node" st="3 1" cnt="1 0"/>
                  <dgm:constrLst>
                    <dgm:constr type="lMarg" refType="primFontSz" fact="0.3"/>
                    <dgm:constr type="rMarg" refType="primFontSz" fact="0.3"/>
                    <dgm:constr type="tMarg" refType="primFontSz" fact="0.3"/>
                    <dgm:constr type="bMarg" refType="primFontSz" fact="0.3"/>
                  </dgm:constrLst>
                  <dgm:ruleLst>
                    <dgm:rule type="primFontSz" val="5" fact="NaN" max="NaN"/>
                  </dgm:ruleLst>
                </dgm:layoutNode>
              </dgm:if>
              <dgm:else name="Name11">
                <dgm:choose name="Name12">
                  <dgm:if name="Name13" axis="ch" ptType="node" func="cnt" op="equ" val="4">
                    <dgm:layoutNode name="FourNodes_1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/>
                      <dgm:ruleLst/>
                    </dgm:layoutNode>
                    <dgm:layoutNode name="FourNodes_2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/>
                      <dgm:ruleLst/>
                    </dgm:layoutNode>
                    <dgm:layoutNode name="FourNodes_3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/>
                      <dgm:ruleLst/>
                    </dgm:layoutNode>
                    <dgm:layoutNode name="FourNodes_4">
                      <dgm:varLst>
                        <dgm:bulletEnabled val="1"/>
                      </dgm:varLst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/>
                      <dgm:ruleLst/>
                    </dgm:layoutNode>
                    <dgm:layoutNode name="FourConn_1-2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2-3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2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Conn_3-4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downArrow" r:blip="">
                        <dgm:adjLst>
                          <dgm:adj idx="1" val="0.55"/>
                          <dgm:adj idx="2" val="0.45"/>
                        </dgm:adjLst>
                      </dgm:shape>
                      <dgm:presOf axis="ch" ptType="sibTrans" st="3" cnt="1"/>
                      <dgm:constrLst>
                        <dgm:constr type="lMarg" refType="primFontSz" fact="0.1"/>
                        <dgm:constr type="rMarg" refType="primFontSz" fact="0.1"/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1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1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2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2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3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3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layoutNode name="FourNodes_4_text">
                      <dgm:varLst>
                        <dgm:bulletEnabled val="1"/>
                      </dgm:varLst>
                      <dgm:alg type="tx">
                        <dgm:param type="parTxLTRAlign" val="l"/>
                        <dgm:param type="txAnchorVertCh" val="mid"/>
                      </dgm:alg>
                      <dgm:shape xmlns:r="http://schemas.openxmlformats.org/officeDocument/2006/relationships" type="roundRect" r:blip="" hideGeom="1">
                        <dgm:adjLst>
                          <dgm:adj idx="1" val="0.1"/>
                        </dgm:adjLst>
                      </dgm:shape>
                      <dgm:presOf axis="ch desOrSelf" ptType="node node" st="4 1" cnt="1 0"/>
                      <dgm:constrLst>
                        <dgm:constr type="lMarg" refType="primFontSz" fact="0.3"/>
                        <dgm:constr type="rMarg" refType="primFontSz" fact="0.3"/>
                        <dgm:constr type="tMarg" refType="primFontSz" fact="0.3"/>
                        <dgm:constr type="b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if>
                  <dgm:else name="Name14">
                    <dgm:choose name="Name15">
                      <dgm:if name="Name16" axis="ch" ptType="node" func="cnt" op="gte" val="5">
                        <dgm:layoutNode name="FiveNodes_1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/>
                          <dgm:ruleLst/>
                        </dgm:layoutNode>
                        <dgm:layoutNode name="FiveNodes_2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/>
                          <dgm:ruleLst/>
                        </dgm:layoutNode>
                        <dgm:layoutNode name="FiveNodes_3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/>
                          <dgm:ruleLst/>
                        </dgm:layoutNode>
                        <dgm:layoutNode name="FiveNodes_4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/>
                          <dgm:ruleLst/>
                        </dgm:layoutNode>
                        <dgm:layoutNode name="FiveNodes_5">
                          <dgm:varLst>
                            <dgm:bulletEnabled val="1"/>
                          </dgm:varLst>
                          <dgm:alg type="sp"/>
                          <dgm:shape xmlns:r="http://schemas.openxmlformats.org/officeDocument/2006/relationships" type="roundRect" r:blip="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/>
                          <dgm:ruleLst/>
                        </dgm:layoutNode>
                        <dgm:layoutNode name="FiveConn_1-2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2-3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2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3-4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3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Conn_4-5" styleLbl="fgAccFollowNode1">
                          <dgm:varLst>
                            <dgm:bulletEnabled val="1"/>
                          </dgm:varLst>
                          <dgm:alg type="tx"/>
                          <dgm:shape xmlns:r="http://schemas.openxmlformats.org/officeDocument/2006/relationships" type="downArrow" r:blip="">
                            <dgm:adjLst>
                              <dgm:adj idx="1" val="0.55"/>
                              <dgm:adj idx="2" val="0.45"/>
                            </dgm:adjLst>
                          </dgm:shape>
                          <dgm:presOf axis="ch" ptType="sibTrans" st="4" cnt="1"/>
                          <dgm:constrLst>
                            <dgm:constr type="lMarg" refType="primFontSz" fact="0.1"/>
                            <dgm:constr type="rMarg" refType="primFontSz" fact="0.1"/>
                            <dgm:constr type="tMarg" refType="primFontSz" fact="0.1"/>
                            <dgm:constr type="bMarg" refType="primFontSz" fact="0.1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1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1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2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2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3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3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4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4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  <dgm:layoutNode name="FiveNodes_5_text">
                          <dgm:varLst>
                            <dgm:bulletEnabled val="1"/>
                          </dgm:varLst>
                          <dgm:alg type="tx">
                            <dgm:param type="parTxLTRAlign" val="l"/>
                            <dgm:param type="txAnchorVertCh" val="mid"/>
                          </dgm:alg>
                          <dgm:shape xmlns:r="http://schemas.openxmlformats.org/officeDocument/2006/relationships" type="roundRect" r:blip="" hideGeom="1">
                            <dgm:adjLst>
                              <dgm:adj idx="1" val="0.1"/>
                            </dgm:adjLst>
                          </dgm:shape>
                          <dgm:presOf axis="ch desOrSelf" ptType="node node" st="5 1" cnt="1 0"/>
                          <dgm:constrLst>
                            <dgm:constr type="lMarg" refType="primFontSz" fact="0.3"/>
                            <dgm:constr type="rMarg" refType="primFontSz" fact="0.3"/>
                            <dgm:constr type="tMarg" refType="primFontSz" fact="0.3"/>
                            <dgm:constr type="bMarg" refType="primFontSz" fact="0.3"/>
                          </dgm:constrLst>
                          <dgm:ruleLst>
                            <dgm:rule type="primFontSz" val="5" fact="NaN" max="NaN"/>
                          </dgm:ruleLst>
                        </dgm:layoutNode>
                      </dgm:if>
                      <dgm:else name="Name17"/>
                    </dgm:choose>
                  </dgm:else>
                </dgm:choose>
              </dgm:else>
            </dgm:choose>
          </dgm:else>
        </dgm:choose>
      </dgm:else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409</Words>
  <Characters>13736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syn van Rheenen</dc:creator>
  <cp:keywords/>
  <dc:description/>
  <cp:lastModifiedBy>Tamsyn van Rheenen</cp:lastModifiedBy>
  <cp:revision>2</cp:revision>
  <dcterms:created xsi:type="dcterms:W3CDTF">2019-05-27T05:12:00Z</dcterms:created>
  <dcterms:modified xsi:type="dcterms:W3CDTF">2019-05-27T05:12:00Z</dcterms:modified>
</cp:coreProperties>
</file>